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3B3A" w14:textId="361DA615" w:rsidR="00260DD6" w:rsidRDefault="00EB6134" w:rsidP="001A7121">
      <w:pPr>
        <w:pStyle w:val="Heading1"/>
      </w:pPr>
      <w:r w:rsidRPr="00EB6134">
        <w:t>Leveraging AI for Effective Teaching: A Machine Learning Approach to Tandem Learning in Mathematics</w:t>
      </w:r>
    </w:p>
    <w:p w14:paraId="6326DB9D" w14:textId="77777777" w:rsidR="008518E4" w:rsidRDefault="008518E4" w:rsidP="008518E4">
      <w:r>
        <w:t xml:space="preserve">Bor </w:t>
      </w:r>
      <w:proofErr w:type="spellStart"/>
      <w:r w:rsidRPr="008518E4">
        <w:t>Bregant</w:t>
      </w:r>
      <w:r w:rsidRPr="008518E4">
        <w:rPr>
          <w:vertAlign w:val="superscript"/>
        </w:rPr>
        <w:t>a</w:t>
      </w:r>
      <w:proofErr w:type="spellEnd"/>
      <w:r w:rsidRPr="008518E4">
        <w:rPr>
          <w:vertAlign w:val="superscript"/>
        </w:rPr>
        <w:t xml:space="preserve"> b c *</w:t>
      </w:r>
      <w:r>
        <w:t xml:space="preserve">, Darjo </w:t>
      </w:r>
      <w:proofErr w:type="spellStart"/>
      <w:r>
        <w:t>Felda</w:t>
      </w:r>
      <w:r w:rsidRPr="008518E4">
        <w:rPr>
          <w:vertAlign w:val="superscript"/>
        </w:rPr>
        <w:t>a</w:t>
      </w:r>
      <w:proofErr w:type="spellEnd"/>
      <w:r w:rsidRPr="008518E4">
        <w:rPr>
          <w:vertAlign w:val="superscript"/>
        </w:rPr>
        <w:t xml:space="preserve"> d</w:t>
      </w:r>
      <w:r>
        <w:t>, Daniel Doz</w:t>
      </w:r>
      <w:r w:rsidRPr="008518E4">
        <w:rPr>
          <w:vertAlign w:val="superscript"/>
        </w:rPr>
        <w:t>a e</w:t>
      </w:r>
    </w:p>
    <w:p w14:paraId="64C40C45" w14:textId="77777777" w:rsidR="008518E4" w:rsidRDefault="008518E4" w:rsidP="008518E4">
      <w:proofErr w:type="spellStart"/>
      <w:r w:rsidRPr="008518E4">
        <w:rPr>
          <w:vertAlign w:val="superscript"/>
        </w:rPr>
        <w:t>a</w:t>
      </w:r>
      <w:r>
        <w:t>Faculty</w:t>
      </w:r>
      <w:proofErr w:type="spellEnd"/>
      <w:r>
        <w:t xml:space="preserve"> of Education, University of </w:t>
      </w:r>
      <w:proofErr w:type="spellStart"/>
      <w:r>
        <w:t>Primorska</w:t>
      </w:r>
      <w:proofErr w:type="spellEnd"/>
      <w:r>
        <w:t>, Koper, Slovenia</w:t>
      </w:r>
    </w:p>
    <w:p w14:paraId="5017A508" w14:textId="77777777" w:rsidR="008518E4" w:rsidRDefault="008518E4" w:rsidP="008518E4">
      <w:proofErr w:type="spellStart"/>
      <w:r w:rsidRPr="008518E4">
        <w:rPr>
          <w:vertAlign w:val="superscript"/>
        </w:rPr>
        <w:t>b</w:t>
      </w:r>
      <w:r>
        <w:t>orcid</w:t>
      </w:r>
      <w:proofErr w:type="spellEnd"/>
      <w:r>
        <w:t xml:space="preserve"> id 0009-0000-9331-5391</w:t>
      </w:r>
    </w:p>
    <w:p w14:paraId="36230850" w14:textId="77777777" w:rsidR="008518E4" w:rsidRDefault="008518E4" w:rsidP="008518E4">
      <w:proofErr w:type="spellStart"/>
      <w:r w:rsidRPr="008518E4">
        <w:rPr>
          <w:vertAlign w:val="superscript"/>
        </w:rPr>
        <w:t>d</w:t>
      </w:r>
      <w:r>
        <w:t>orcid</w:t>
      </w:r>
      <w:proofErr w:type="spellEnd"/>
      <w:r>
        <w:t xml:space="preserve"> id 0000-0002-8588-0654</w:t>
      </w:r>
    </w:p>
    <w:p w14:paraId="7902A7D2" w14:textId="77777777" w:rsidR="008518E4" w:rsidRDefault="008518E4" w:rsidP="008518E4">
      <w:proofErr w:type="spellStart"/>
      <w:r w:rsidRPr="008518E4">
        <w:rPr>
          <w:vertAlign w:val="superscript"/>
        </w:rPr>
        <w:t>e</w:t>
      </w:r>
      <w:r>
        <w:t>orcid</w:t>
      </w:r>
      <w:proofErr w:type="spellEnd"/>
      <w:r>
        <w:t xml:space="preserve"> id 0000-0002-6942-6937</w:t>
      </w:r>
    </w:p>
    <w:p w14:paraId="75ED1D6B" w14:textId="77777777" w:rsidR="008518E4" w:rsidRDefault="008518E4" w:rsidP="008518E4">
      <w:proofErr w:type="spellStart"/>
      <w:r w:rsidRPr="008518E4">
        <w:rPr>
          <w:vertAlign w:val="superscript"/>
        </w:rPr>
        <w:t>c</w:t>
      </w:r>
      <w:r>
        <w:t>Faculty</w:t>
      </w:r>
      <w:proofErr w:type="spellEnd"/>
      <w:r>
        <w:t xml:space="preserve"> of Mechanical Engineering, University of Ljubljana, Ljubljana, Slovenia</w:t>
      </w:r>
    </w:p>
    <w:p w14:paraId="248E9513" w14:textId="77777777" w:rsidR="008518E4" w:rsidRDefault="008518E4" w:rsidP="008518E4">
      <w:r w:rsidRPr="008518E4">
        <w:rPr>
          <w:vertAlign w:val="superscript"/>
        </w:rPr>
        <w:t>*</w:t>
      </w:r>
      <w:proofErr w:type="gramStart"/>
      <w:r>
        <w:t>corresponding</w:t>
      </w:r>
      <w:proofErr w:type="gramEnd"/>
      <w:r>
        <w:t xml:space="preserve"> author</w:t>
      </w:r>
    </w:p>
    <w:p w14:paraId="0CF9AF7B" w14:textId="77777777" w:rsidR="008518E4" w:rsidRDefault="008518E4" w:rsidP="008518E4">
      <w:r>
        <w:t>Corresponding author:</w:t>
      </w:r>
    </w:p>
    <w:p w14:paraId="61CDB04A" w14:textId="77777777" w:rsidR="008518E4" w:rsidRDefault="008518E4" w:rsidP="008518E4">
      <w:r>
        <w:t>Bor Bregant</w:t>
      </w:r>
    </w:p>
    <w:p w14:paraId="2AF0DFF9" w14:textId="77777777" w:rsidR="008518E4" w:rsidRDefault="008518E4" w:rsidP="008518E4">
      <w:r>
        <w:t xml:space="preserve">Faculty of Mechanical Engineering, University of Ljubljana, Ljubljana, Slovenia </w:t>
      </w:r>
    </w:p>
    <w:p w14:paraId="75CD2C2B" w14:textId="77777777" w:rsidR="008518E4" w:rsidRDefault="008518E4" w:rsidP="008518E4">
      <w:proofErr w:type="spellStart"/>
      <w:r>
        <w:t>Aškerčeva</w:t>
      </w:r>
      <w:proofErr w:type="spellEnd"/>
      <w:r>
        <w:t xml:space="preserve"> cesta </w:t>
      </w:r>
      <w:proofErr w:type="gramStart"/>
      <w:r>
        <w:t>6 ,</w:t>
      </w:r>
      <w:proofErr w:type="gramEnd"/>
      <w:r>
        <w:t xml:space="preserve"> Ljubljana, Slovenia</w:t>
      </w:r>
    </w:p>
    <w:p w14:paraId="5B247038" w14:textId="77777777" w:rsidR="008518E4" w:rsidRDefault="008518E4" w:rsidP="008518E4">
      <w:r>
        <w:t>Bor.Bregant@fs.uni-lj.si</w:t>
      </w:r>
    </w:p>
    <w:p w14:paraId="1FF20543" w14:textId="77777777" w:rsidR="008518E4" w:rsidRDefault="008518E4" w:rsidP="008518E4">
      <w:r>
        <w:t>Personal phone: +38651362749</w:t>
      </w:r>
    </w:p>
    <w:p w14:paraId="22C0AAEA" w14:textId="77777777" w:rsidR="008518E4" w:rsidRDefault="008518E4" w:rsidP="008518E4">
      <w:pPr>
        <w:pStyle w:val="Heading2"/>
      </w:pPr>
      <w:r>
        <w:t>Declaration of Competing Interest</w:t>
      </w:r>
    </w:p>
    <w:p w14:paraId="5469A919" w14:textId="77777777" w:rsidR="008518E4" w:rsidRDefault="008518E4" w:rsidP="008518E4">
      <w:r>
        <w:t>The authors have no competing interests to declare.</w:t>
      </w:r>
    </w:p>
    <w:p w14:paraId="748918F8" w14:textId="77777777" w:rsidR="008518E4" w:rsidRDefault="008518E4" w:rsidP="008518E4">
      <w:pPr>
        <w:pStyle w:val="Heading2"/>
      </w:pPr>
      <w:r>
        <w:t>Funding</w:t>
      </w:r>
    </w:p>
    <w:p w14:paraId="4A8FC9B8" w14:textId="77777777" w:rsidR="008518E4" w:rsidRDefault="008518E4" w:rsidP="008518E4">
      <w:r>
        <w:t>This work was supported by the Research and Innovation Agency grant J1-4031.</w:t>
      </w:r>
    </w:p>
    <w:p w14:paraId="093A79C7" w14:textId="77777777" w:rsidR="008518E4" w:rsidRDefault="008518E4" w:rsidP="008518E4">
      <w:pPr>
        <w:pStyle w:val="Heading2"/>
      </w:pPr>
      <w:r>
        <w:t>Acknowledgments</w:t>
      </w:r>
    </w:p>
    <w:p w14:paraId="235E8A48" w14:textId="77777777" w:rsidR="008518E4" w:rsidRDefault="008518E4" w:rsidP="008518E4">
      <w:r>
        <w:t>The authors have no acknowledgments to declare.</w:t>
      </w:r>
    </w:p>
    <w:p w14:paraId="7CEBAE77" w14:textId="77777777" w:rsidR="008518E4" w:rsidRDefault="008518E4" w:rsidP="008518E4">
      <w:pPr>
        <w:pStyle w:val="Heading2"/>
      </w:pPr>
      <w:r>
        <w:t>Ethical approval</w:t>
      </w:r>
    </w:p>
    <w:p w14:paraId="789101EA" w14:textId="77777777" w:rsidR="008518E4" w:rsidRDefault="008518E4" w:rsidP="008518E4">
      <w:r>
        <w:t>Ethical consent was deemed unnecessary by the authors and the educational institution; however, written consent was still obtained from all participants.</w:t>
      </w:r>
    </w:p>
    <w:p w14:paraId="6E03636B" w14:textId="77777777" w:rsidR="008518E4" w:rsidRDefault="008518E4" w:rsidP="008518E4">
      <w:pPr>
        <w:pStyle w:val="Heading2"/>
      </w:pPr>
      <w:r>
        <w:t>Author contributions</w:t>
      </w:r>
    </w:p>
    <w:p w14:paraId="1309F1FD" w14:textId="77777777" w:rsidR="008518E4" w:rsidRDefault="008518E4" w:rsidP="008518E4">
      <w:r>
        <w:t>All authors contributed to the study’s conception and design. Material preparation, data collection, and analysis were performed by Bor Bregant, Darjo Felda, and Daniel Doz. The first draft of the manuscript was written by Bor Bregant and all authors commented on previous versions of the manuscript. All authors read and approved the final manuscript.</w:t>
      </w:r>
    </w:p>
    <w:p w14:paraId="7F9542F5" w14:textId="77777777" w:rsidR="008518E4" w:rsidRDefault="008518E4" w:rsidP="008518E4">
      <w:pPr>
        <w:pStyle w:val="Heading2"/>
      </w:pPr>
      <w:r>
        <w:t>Data availability statement</w:t>
      </w:r>
    </w:p>
    <w:p w14:paraId="1C36BF38" w14:textId="77777777" w:rsidR="008518E4" w:rsidRDefault="008518E4" w:rsidP="008518E4">
      <w:r>
        <w:t>The authors declare that the data supporting the findings of this study are publicly available. Dataset used is available at</w:t>
      </w:r>
    </w:p>
    <w:p w14:paraId="7B5297E3" w14:textId="77777777" w:rsidR="008518E4" w:rsidRDefault="008518E4" w:rsidP="008518E4">
      <w:r>
        <w:t>https://github.com/borbregant/ai_tandem_learning/blob/main/data_cleaned.xlsx. Machine learning code is available at</w:t>
      </w:r>
    </w:p>
    <w:p w14:paraId="2A99E9C9" w14:textId="77777777" w:rsidR="008518E4" w:rsidRDefault="008518E4" w:rsidP="008518E4">
      <w:r>
        <w:lastRenderedPageBreak/>
        <w:t>https://github.com/borbregant/ai_tandem_learning/blob/main/analiza_test.ipynb. t-SNE visualization code is available at</w:t>
      </w:r>
    </w:p>
    <w:p w14:paraId="3AA88607" w14:textId="6DAA837B" w:rsidR="008518E4" w:rsidRPr="008518E4" w:rsidRDefault="008518E4" w:rsidP="008518E4">
      <w:r>
        <w:t>https://github.com/borbregant/ai_tandem_learning/blob/main/t-SNE.ipynb.</w:t>
      </w:r>
    </w:p>
    <w:p w14:paraId="16994936" w14:textId="45AC05E8" w:rsidR="00431CE2" w:rsidRPr="00372C2B" w:rsidRDefault="00431CE2" w:rsidP="00372C2B">
      <w:pPr>
        <w:pStyle w:val="Heading2"/>
        <w:ind w:left="360"/>
        <w:rPr>
          <w:lang w:val="en-US"/>
        </w:rPr>
      </w:pPr>
      <w:r w:rsidRPr="00372C2B">
        <w:rPr>
          <w:lang w:val="en-US"/>
        </w:rPr>
        <w:t>Abstract</w:t>
      </w:r>
    </w:p>
    <w:p w14:paraId="02B4FED0" w14:textId="4718F605" w:rsidR="00844907" w:rsidRDefault="00844907" w:rsidP="00844907">
      <w:r>
        <w:t>This study explores the use of machine learning (ML) to predict high school students’ responses to tandem learning in mathematics, aiming to support personalized teaching strategies. Data from 89 students and 13 predictors were used to model a three-state outcome representing response to tandem learning. Predictor variables included demographics, academic performance, personality traits (MBTI), mathematical anxiety and motivation, and interaction measures during tandem learning. Nine classification algorithms were evaluated using 5×2-fold stratified cross-validation.</w:t>
      </w:r>
    </w:p>
    <w:p w14:paraId="3ED68104" w14:textId="13628F1D" w:rsidR="00844907" w:rsidRDefault="00844907" w:rsidP="00844907">
      <w:r>
        <w:t xml:space="preserve">Results showed modest performance, with Random Forest and K-Nearest </w:t>
      </w:r>
      <w:proofErr w:type="spellStart"/>
      <w:r>
        <w:t>Neighbors</w:t>
      </w:r>
      <w:proofErr w:type="spellEnd"/>
      <w:r>
        <w:t xml:space="preserve"> achieving the best accuracy (0.55 and 0.53) and macro F1 scores (0.37 and 0.36) using all predictors. When the outcome was simplified to two classes and the dataset balanced, Gradient Boosting performed best (accuracy and F1-score = 0.59). These findings suggest current models and variables offer limited predictive power in this context.</w:t>
      </w:r>
    </w:p>
    <w:p w14:paraId="76A31D36" w14:textId="555AB1C4" w:rsidR="00331855" w:rsidRPr="00B360FE" w:rsidRDefault="00844907" w:rsidP="00844907">
      <w:pPr>
        <w:rPr>
          <w:lang w:val="sl-SI"/>
        </w:rPr>
      </w:pPr>
      <w:r>
        <w:t>Although ML methods struggled to accurately predict student responses in a complex, imbalanced setting, simplifying the classification task improved results. This highlights potential in using ML for educational decisions if models are refined and supported by larger, more informative datasets. For now, such tools may not yet reliably guide teachers in selecting group learning strategies.</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1A16653E"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TDN5VvKg","properties":{"formattedCitation":"(Adler et al., 2014)","plainCitation":"(Adler et al., 2014)","noteIndex":0},"citationItems":[{"id":"LaGdlpZ9/1ra7xqJZ","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jDvNziS9","properties":{"formattedCitation":"(Mbofana &amp; Banda, 2022; Olasen &amp; Lawal, 2020)","plainCitation":"(Mbofana &amp; Banda, 2022; Olasen &amp; Lawal, 2020)","noteIndex":0},"citationItems":[{"id":"LaGdlpZ9/8lOI9m86","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LaGdlpZ9/qG4dLkzx","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001497">
        <w:rPr>
          <w:lang w:val="sl-SI"/>
        </w:rPr>
        <w:instrText xml:space="preserve"> ADDIN ZOTERO_ITEM CSL_CITATION {"citationID":"STBDTWvW","properties":{"formattedCitation":"(Dervi\\uc0\\u263{} et al., 2018; Lasry et al., 2014)","plainCitation":"(Dervić et al., 2018; Lasry et al., 2014)","noteIndex":0},"citationItems":[{"id":"LaGdlpZ9/TPqHOCIw","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LaGdlpZ9/Dwnk65C0","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001497">
        <w:rPr>
          <w:lang w:val="sl-SI"/>
        </w:rPr>
        <w:instrText xml:space="preserve"> ADDIN ZOTERO_ITEM CSL_CITATION {"citationID":"y3XAHjYG","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OTv2jlvq","properties":{"formattedCitation":"(Kalaian &amp; Kasim, 2014)","plainCitation":"(Kalaian &amp; Kasim, 2014)","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yXl56Sit","properties":{"formattedCitation":"(Gaudet et al., 2010)","plainCitation":"(Gaudet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JvUzqBHV","properties":{"formattedCitation":"(Wieselmann et al., 2020)","plainCitation":"(Wieselmann et al., 2020)","noteIndex":0},"citationItems":[{"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proofErr w:type="spellStart"/>
      <w:r w:rsidR="00C92028" w:rsidRPr="00C92028">
        <w:rPr>
          <w:lang w:val="sl"/>
        </w:rPr>
        <w:t>This</w:t>
      </w:r>
      <w:proofErr w:type="spellEnd"/>
      <w:r w:rsidR="00C92028" w:rsidRPr="00C92028">
        <w:rPr>
          <w:lang w:val="sl"/>
        </w:rPr>
        <w:t xml:space="preserve"> </w:t>
      </w:r>
      <w:proofErr w:type="spellStart"/>
      <w:r w:rsidR="00C92028" w:rsidRPr="00C92028">
        <w:rPr>
          <w:lang w:val="sl"/>
        </w:rPr>
        <w:t>learning</w:t>
      </w:r>
      <w:proofErr w:type="spellEnd"/>
      <w:r w:rsidR="00C92028" w:rsidRPr="00C92028">
        <w:rPr>
          <w:lang w:val="sl"/>
        </w:rPr>
        <w:t xml:space="preserve"> </w:t>
      </w:r>
      <w:proofErr w:type="spellStart"/>
      <w:r w:rsidR="00C92028" w:rsidRPr="00C92028">
        <w:rPr>
          <w:lang w:val="sl"/>
        </w:rPr>
        <w:t>method</w:t>
      </w:r>
      <w:proofErr w:type="spellEnd"/>
      <w:r w:rsidR="00C92028" w:rsidRPr="00C92028">
        <w:rPr>
          <w:lang w:val="sl"/>
        </w:rPr>
        <w:t xml:space="preserve"> is not </w:t>
      </w:r>
      <w:proofErr w:type="spellStart"/>
      <w:r w:rsidR="00C92028" w:rsidRPr="00C92028">
        <w:rPr>
          <w:lang w:val="sl"/>
        </w:rPr>
        <w:t>only</w:t>
      </w:r>
      <w:proofErr w:type="spellEnd"/>
      <w:r w:rsidR="00C92028" w:rsidRPr="00C92028">
        <w:rPr>
          <w:lang w:val="sl"/>
        </w:rPr>
        <w:t xml:space="preserve"> </w:t>
      </w:r>
      <w:proofErr w:type="spellStart"/>
      <w:r w:rsidR="00C92028" w:rsidRPr="00C92028">
        <w:rPr>
          <w:lang w:val="sl"/>
        </w:rPr>
        <w:t>theoretical</w:t>
      </w:r>
      <w:proofErr w:type="spellEnd"/>
      <w:r w:rsidR="00C92028" w:rsidRPr="00C92028">
        <w:rPr>
          <w:lang w:val="sl"/>
        </w:rPr>
        <w:t xml:space="preserve"> </w:t>
      </w:r>
      <w:proofErr w:type="spellStart"/>
      <w:r w:rsidR="00C92028" w:rsidRPr="00C92028">
        <w:rPr>
          <w:lang w:val="sl"/>
        </w:rPr>
        <w:t>but</w:t>
      </w:r>
      <w:proofErr w:type="spellEnd"/>
      <w:r w:rsidR="00C92028" w:rsidRPr="00C92028">
        <w:rPr>
          <w:lang w:val="sl"/>
        </w:rPr>
        <w:t xml:space="preserve"> is </w:t>
      </w:r>
      <w:proofErr w:type="spellStart"/>
      <w:r w:rsidR="00C92028" w:rsidRPr="00C92028">
        <w:rPr>
          <w:lang w:val="sl"/>
        </w:rPr>
        <w:t>also</w:t>
      </w:r>
      <w:proofErr w:type="spellEnd"/>
      <w:r w:rsidR="00C92028" w:rsidRPr="00C92028">
        <w:rPr>
          <w:lang w:val="sl"/>
        </w:rPr>
        <w:t xml:space="preserve"> </w:t>
      </w:r>
      <w:proofErr w:type="spellStart"/>
      <w:r w:rsidR="00C92028" w:rsidRPr="00C92028">
        <w:rPr>
          <w:lang w:val="sl"/>
        </w:rPr>
        <w:t>widely</w:t>
      </w:r>
      <w:proofErr w:type="spellEnd"/>
      <w:r w:rsidR="00C92028" w:rsidRPr="00C92028">
        <w:rPr>
          <w:lang w:val="sl"/>
        </w:rPr>
        <w:t xml:space="preserve"> </w:t>
      </w:r>
      <w:proofErr w:type="spellStart"/>
      <w:r w:rsidR="00C92028" w:rsidRPr="00C92028">
        <w:rPr>
          <w:lang w:val="sl"/>
        </w:rPr>
        <w:t>implemented</w:t>
      </w:r>
      <w:proofErr w:type="spellEnd"/>
      <w:r w:rsidR="00C92028" w:rsidRPr="00C92028">
        <w:rPr>
          <w:lang w:val="sl"/>
        </w:rPr>
        <w:t xml:space="preserve"> </w:t>
      </w:r>
      <w:proofErr w:type="spellStart"/>
      <w:r w:rsidR="00C92028" w:rsidRPr="00C92028">
        <w:rPr>
          <w:lang w:val="sl"/>
        </w:rPr>
        <w:t>by</w:t>
      </w:r>
      <w:proofErr w:type="spellEnd"/>
      <w:r w:rsidR="00C92028" w:rsidRPr="00C92028">
        <w:rPr>
          <w:lang w:val="sl"/>
        </w:rPr>
        <w:t xml:space="preserve"> </w:t>
      </w:r>
      <w:proofErr w:type="spellStart"/>
      <w:r w:rsidR="00C92028" w:rsidRPr="00C92028">
        <w:rPr>
          <w:lang w:val="sl"/>
        </w:rPr>
        <w:t>many</w:t>
      </w:r>
      <w:proofErr w:type="spellEnd"/>
      <w:r w:rsidR="00C92028" w:rsidRPr="00C92028">
        <w:rPr>
          <w:lang w:val="sl"/>
        </w:rPr>
        <w:t xml:space="preserve"> </w:t>
      </w:r>
      <w:proofErr w:type="spellStart"/>
      <w:r w:rsidR="00C92028" w:rsidRPr="00C92028">
        <w:rPr>
          <w:lang w:val="sl"/>
        </w:rPr>
        <w:t>teachers</w:t>
      </w:r>
      <w:proofErr w:type="spellEnd"/>
      <w:r w:rsidR="00C92028" w:rsidRPr="00C92028">
        <w:rPr>
          <w:lang w:val="sl"/>
        </w:rPr>
        <w:t xml:space="preserve"> in </w:t>
      </w:r>
      <w:proofErr w:type="spellStart"/>
      <w:r w:rsidR="00C92028" w:rsidRPr="00C92028">
        <w:rPr>
          <w:lang w:val="sl"/>
        </w:rPr>
        <w:t>practice</w:t>
      </w:r>
      <w:proofErr w:type="spellEnd"/>
      <w:r w:rsidR="00256298">
        <w:rPr>
          <w:lang w:val="sl"/>
        </w:rPr>
        <w:t>,</w:t>
      </w:r>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001497">
        <w:rPr>
          <w:lang w:val="sl"/>
        </w:rPr>
        <w:instrText xml:space="preserve"> ADDIN ZOTERO_ITEM CSL_CITATION {"citationID":"4cpfjmj7","properties":{"formattedCitation":"(Slavin et al., 2003)","plainCitation":"(Slavin et al., 2003)","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8D7A18A"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001497">
        <w:rPr>
          <w:lang w:val="sl-SI"/>
        </w:rPr>
        <w:instrText xml:space="preserve"> ADDIN ZOTERO_ITEM CSL_CITATION {"citationID":"3Z0T037X","properties":{"formattedCitation":"(Gnesdilow et al., 2013; Kurniawati et al., 2023; Q. Li et al., 2021; Puklek, 2001; Van Der Laan Smith &amp; Spindle, 2007; Van Diggele et al., 2020)","plainCitation":"(Gnesdilow et al., 2013; Kurniawati et al., 2023; Q. Li et al., 2021; Puklek, 2001; Van Der Laan Smith &amp; Spindle, 2007; Van Diggele et al., 2020)","noteIndex":0},"citationItems":[{"id":"LaGdlpZ9/YWF74UH4","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LaGdlpZ9/4U7d8wgz","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LaGdlpZ9/EUKWpOko","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LaGdlpZ9/TRYZIYux","uris":["http://zotero.org/users/local/1Uxvmohd/items/Y2Q68WHL"],"itemData":{"id":43,"type":"article-journal","container-title":"Didakta","ISSN":"0354-0421","issue":"60/61","page":"47-51","title":"Skupinsko delo: Kako ga oceniti?","volume":"11","author":[{"family":"Puklek","given":"Melita"}],"issued":{"date-parts":[["2001"]]}}},{"id":"LaGdlpZ9/mk6GkNoZ","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LaGdlpZ9/GBqznGEu","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4F76EE" w:rsidRPr="004F76EE">
        <w:rPr>
          <w:rFonts w:ascii="Calibri" w:hAnsi="Calibri" w:cs="Calibri"/>
        </w:rPr>
        <w:t>(</w:t>
      </w:r>
      <w:proofErr w:type="spellStart"/>
      <w:r w:rsidR="004F76EE" w:rsidRPr="004F76EE">
        <w:rPr>
          <w:rFonts w:ascii="Calibri" w:hAnsi="Calibri" w:cs="Calibri"/>
        </w:rPr>
        <w:t>Gnesdilow</w:t>
      </w:r>
      <w:proofErr w:type="spellEnd"/>
      <w:r w:rsidR="004F76EE" w:rsidRPr="004F76EE">
        <w:rPr>
          <w:rFonts w:ascii="Calibri" w:hAnsi="Calibri" w:cs="Calibri"/>
        </w:rPr>
        <w:t xml:space="preserve"> et al., 2013; Kurniawati et al., 2023; Q.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001497">
        <w:rPr>
          <w:lang w:val="sl-SI"/>
        </w:rPr>
        <w:instrText xml:space="preserve"> ADDIN ZOTERO_ITEM CSL_CITATION {"citationID":"UzbG13CX","properties":{"formattedCitation":"(Sekeroglu et al., 2019; Ya\\uc0\\u287{}c\\uc0\\u305{}, 2022)","plainCitation":"(Sekeroglu et al., 2019; Yağcı, 2022)","noteIndex":0},"citationItems":[{"id":"LaGdlpZ9/UeCfvC7h","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001497">
        <w:rPr>
          <w:lang w:val="sl-SI"/>
        </w:rPr>
        <w:instrText xml:space="preserve"> ADDIN ZOTERO_ITEM CSL_CITATION {"citationID":"r1c2hXmk","properties":{"formattedCitation":"(Rastrollo-Guerrero et al., 2020)","plainCitation":"(Rastrollo-Guerrero et al., 2020)","noteIndex":0},"citationItems":[{"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7FF75CEB" w:rsidR="00AD5148" w:rsidRDefault="00337E0A" w:rsidP="00331855">
      <w:pPr>
        <w:rPr>
          <w:lang w:val="sl-SI"/>
        </w:rPr>
      </w:pPr>
      <w:proofErr w:type="spellStart"/>
      <w:r w:rsidRPr="00E50865">
        <w:rPr>
          <w:lang w:val="sl-SI"/>
        </w:rPr>
        <w:lastRenderedPageBreak/>
        <w:t>While</w:t>
      </w:r>
      <w:proofErr w:type="spellEnd"/>
      <w:r w:rsidRPr="00E50865">
        <w:rPr>
          <w:lang w:val="sl-SI"/>
        </w:rPr>
        <w:t xml:space="preserve"> </w:t>
      </w:r>
      <w:proofErr w:type="spellStart"/>
      <w:r w:rsidRPr="00E50865">
        <w:rPr>
          <w:lang w:val="sl-SI"/>
        </w:rPr>
        <w:t>there</w:t>
      </w:r>
      <w:proofErr w:type="spellEnd"/>
      <w:r w:rsidRPr="00E50865">
        <w:rPr>
          <w:lang w:val="sl-SI"/>
        </w:rPr>
        <w:t xml:space="preserve"> is </w:t>
      </w:r>
      <w:proofErr w:type="spellStart"/>
      <w:r w:rsidRPr="00E50865">
        <w:rPr>
          <w:lang w:val="sl-SI"/>
        </w:rPr>
        <w:t>an</w:t>
      </w:r>
      <w:proofErr w:type="spellEnd"/>
      <w:r w:rsidRPr="00E50865">
        <w:rPr>
          <w:lang w:val="sl-SI"/>
        </w:rPr>
        <w:t xml:space="preserve"> </w:t>
      </w:r>
      <w:proofErr w:type="spellStart"/>
      <w:r w:rsidRPr="00E50865">
        <w:rPr>
          <w:lang w:val="sl-SI"/>
        </w:rPr>
        <w:t>increasing</w:t>
      </w:r>
      <w:proofErr w:type="spellEnd"/>
      <w:r w:rsidRPr="00E50865">
        <w:rPr>
          <w:lang w:val="sl-SI"/>
        </w:rPr>
        <w:t xml:space="preserve"> </w:t>
      </w:r>
      <w:proofErr w:type="spellStart"/>
      <w:r w:rsidRPr="00E50865">
        <w:rPr>
          <w:lang w:val="sl-SI"/>
        </w:rPr>
        <w:t>use</w:t>
      </w:r>
      <w:proofErr w:type="spellEnd"/>
      <w:r w:rsidRPr="00E50865">
        <w:rPr>
          <w:lang w:val="sl-SI"/>
        </w:rPr>
        <w:t xml:space="preserve"> </w:t>
      </w:r>
      <w:proofErr w:type="spellStart"/>
      <w:r w:rsidRPr="00E50865">
        <w:rPr>
          <w:lang w:val="sl-SI"/>
        </w:rPr>
        <w:t>of</w:t>
      </w:r>
      <w:proofErr w:type="spellEnd"/>
      <w:r w:rsidRPr="00E50865">
        <w:rPr>
          <w:lang w:val="sl-SI"/>
        </w:rPr>
        <w:t xml:space="preserve"> ML/AI </w:t>
      </w:r>
      <w:proofErr w:type="spellStart"/>
      <w:r w:rsidRPr="00E50865">
        <w:rPr>
          <w:lang w:val="sl-SI"/>
        </w:rPr>
        <w:t>models</w:t>
      </w:r>
      <w:proofErr w:type="spellEnd"/>
      <w:r w:rsidRPr="00E50865">
        <w:rPr>
          <w:lang w:val="sl-SI"/>
        </w:rPr>
        <w:t xml:space="preserve"> to </w:t>
      </w:r>
      <w:proofErr w:type="spellStart"/>
      <w:r w:rsidRPr="00E50865">
        <w:rPr>
          <w:lang w:val="sl-SI"/>
        </w:rPr>
        <w:t>predict</w:t>
      </w:r>
      <w:proofErr w:type="spellEnd"/>
      <w:r w:rsidRPr="00E50865">
        <w:rPr>
          <w:lang w:val="sl-SI"/>
        </w:rPr>
        <w:t xml:space="preserve"> </w:t>
      </w:r>
      <w:proofErr w:type="spellStart"/>
      <w:r w:rsidRPr="00E50865">
        <w:rPr>
          <w:lang w:val="sl-SI"/>
        </w:rPr>
        <w:t>overall</w:t>
      </w:r>
      <w:proofErr w:type="spellEnd"/>
      <w:r w:rsidRPr="00E50865">
        <w:rPr>
          <w:lang w:val="sl-SI"/>
        </w:rPr>
        <w:t xml:space="preserve"> </w:t>
      </w:r>
      <w:proofErr w:type="spellStart"/>
      <w:r w:rsidRPr="00E50865">
        <w:rPr>
          <w:lang w:val="sl-SI"/>
        </w:rPr>
        <w:t>student</w:t>
      </w:r>
      <w:proofErr w:type="spellEnd"/>
      <w:r w:rsidRPr="00E50865">
        <w:rPr>
          <w:lang w:val="sl-SI"/>
        </w:rPr>
        <w:t xml:space="preserve"> </w:t>
      </w:r>
      <w:proofErr w:type="spellStart"/>
      <w:r w:rsidRPr="00E50865">
        <w:rPr>
          <w:lang w:val="sl-SI"/>
        </w:rPr>
        <w:t>success</w:t>
      </w:r>
      <w:proofErr w:type="spellEnd"/>
      <w:r w:rsidRPr="00E50865">
        <w:rPr>
          <w:lang w:val="sl-SI"/>
        </w:rPr>
        <w:t xml:space="preserve"> in </w:t>
      </w:r>
      <w:proofErr w:type="spellStart"/>
      <w:r w:rsidRPr="00E50865">
        <w:rPr>
          <w:lang w:val="sl-SI"/>
        </w:rPr>
        <w:t>education</w:t>
      </w:r>
      <w:proofErr w:type="spellEnd"/>
      <w:r w:rsidR="00333407" w:rsidRPr="00E50865">
        <w:rPr>
          <w:lang w:val="sl-SI"/>
        </w:rPr>
        <w:t xml:space="preserve"> </w:t>
      </w:r>
      <w:r w:rsidR="00333407" w:rsidRPr="00E50865">
        <w:rPr>
          <w:lang w:val="sl-SI"/>
        </w:rPr>
        <w:fldChar w:fldCharType="begin"/>
      </w:r>
      <w:r w:rsidR="0000149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LaGdlpZ9/M8t2oE3k","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LaGdlpZ9/K6WqP1fT","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4gN5FyDs","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E50865">
        <w:rPr>
          <w:lang w:val="sl-SI"/>
        </w:rPr>
        <w:fldChar w:fldCharType="separate"/>
      </w:r>
      <w:r w:rsidR="00CC29F7" w:rsidRPr="00E50865">
        <w:rPr>
          <w:rFonts w:ascii="Calibri" w:hAnsi="Calibri" w:cs="Calibri"/>
          <w:kern w:val="0"/>
          <w:szCs w:val="24"/>
        </w:rPr>
        <w:t>(Ho et al., 2021; Ibarra-Vazquez et al., 2023; Luan &amp; Tsai, 2021; Musso et al., 2020; Yağcı, 2022)</w:t>
      </w:r>
      <w:r w:rsidR="00333407" w:rsidRPr="00E50865">
        <w:rPr>
          <w:lang w:val="sl-SI"/>
        </w:rPr>
        <w:fldChar w:fldCharType="end"/>
      </w:r>
      <w:r w:rsidR="00333407" w:rsidRPr="00E50865">
        <w:rPr>
          <w:lang w:val="sl-SI"/>
        </w:rPr>
        <w:t>,</w:t>
      </w:r>
      <w:r w:rsidRPr="00E50865">
        <w:rPr>
          <w:lang w:val="sl-SI"/>
        </w:rPr>
        <w:t xml:space="preserve"> </w:t>
      </w:r>
      <w:proofErr w:type="spellStart"/>
      <w:r w:rsidR="001A1A4D" w:rsidRPr="00E50865">
        <w:rPr>
          <w:lang w:val="sl-SI"/>
        </w:rPr>
        <w:t>their</w:t>
      </w:r>
      <w:proofErr w:type="spellEnd"/>
      <w:r w:rsidR="001A1A4D" w:rsidRPr="00E50865">
        <w:rPr>
          <w:lang w:val="sl-SI"/>
        </w:rPr>
        <w:t xml:space="preserve"> </w:t>
      </w:r>
      <w:proofErr w:type="spellStart"/>
      <w:r w:rsidR="001A1A4D" w:rsidRPr="00E50865">
        <w:rPr>
          <w:lang w:val="sl-SI"/>
        </w:rPr>
        <w:t>applicability</w:t>
      </w:r>
      <w:proofErr w:type="spellEnd"/>
      <w:r w:rsidR="001A1A4D" w:rsidRPr="00E50865">
        <w:rPr>
          <w:lang w:val="sl-SI"/>
        </w:rPr>
        <w:t xml:space="preserve"> in </w:t>
      </w:r>
      <w:proofErr w:type="spellStart"/>
      <w:r w:rsidR="001A1A4D" w:rsidRPr="00E50865">
        <w:rPr>
          <w:lang w:val="sl-SI"/>
        </w:rPr>
        <w:t>evaluating</w:t>
      </w:r>
      <w:proofErr w:type="spellEnd"/>
      <w:r w:rsidR="001A1A4D" w:rsidRPr="00E50865">
        <w:rPr>
          <w:lang w:val="sl-SI"/>
        </w:rPr>
        <w:t xml:space="preserve"> </w:t>
      </w:r>
      <w:proofErr w:type="spellStart"/>
      <w:r w:rsidR="001A1A4D" w:rsidRPr="00E50865">
        <w:rPr>
          <w:lang w:val="sl-SI"/>
        </w:rPr>
        <w:t>the</w:t>
      </w:r>
      <w:proofErr w:type="spellEnd"/>
      <w:r w:rsidR="001A1A4D" w:rsidRPr="00E50865">
        <w:rPr>
          <w:lang w:val="sl-SI"/>
        </w:rPr>
        <w:t xml:space="preserve"> </w:t>
      </w:r>
      <w:proofErr w:type="spellStart"/>
      <w:r w:rsidR="001A1A4D" w:rsidRPr="00E50865">
        <w:rPr>
          <w:lang w:val="sl-SI"/>
        </w:rPr>
        <w:t>effectiveness</w:t>
      </w:r>
      <w:proofErr w:type="spellEnd"/>
      <w:r w:rsidR="001A1A4D" w:rsidRPr="00E50865">
        <w:rPr>
          <w:lang w:val="sl-SI"/>
        </w:rPr>
        <w:t xml:space="preserve"> </w:t>
      </w:r>
      <w:proofErr w:type="spellStart"/>
      <w:r w:rsidR="001A1A4D" w:rsidRPr="00E50865">
        <w:rPr>
          <w:lang w:val="sl-SI"/>
        </w:rPr>
        <w:t>of</w:t>
      </w:r>
      <w:proofErr w:type="spellEnd"/>
      <w:r w:rsidR="001A1A4D" w:rsidRPr="00E50865">
        <w:rPr>
          <w:lang w:val="sl-SI"/>
        </w:rPr>
        <w:t xml:space="preserve"> </w:t>
      </w:r>
      <w:proofErr w:type="spellStart"/>
      <w:r w:rsidR="001A1A4D" w:rsidRPr="00E50865">
        <w:rPr>
          <w:lang w:val="sl-SI"/>
        </w:rPr>
        <w:t>specific</w:t>
      </w:r>
      <w:proofErr w:type="spellEnd"/>
      <w:r w:rsidR="001A1A4D" w:rsidRPr="00E50865">
        <w:rPr>
          <w:lang w:val="sl-SI"/>
        </w:rPr>
        <w:t xml:space="preserve"> </w:t>
      </w:r>
      <w:proofErr w:type="spellStart"/>
      <w:r w:rsidR="001A1A4D" w:rsidRPr="00E50865">
        <w:rPr>
          <w:lang w:val="sl-SI"/>
        </w:rPr>
        <w:t>teaching</w:t>
      </w:r>
      <w:proofErr w:type="spellEnd"/>
      <w:r w:rsidR="001A1A4D" w:rsidRPr="00E50865">
        <w:rPr>
          <w:lang w:val="sl-SI"/>
        </w:rPr>
        <w:t xml:space="preserve"> </w:t>
      </w:r>
      <w:proofErr w:type="spellStart"/>
      <w:r w:rsidR="001A1A4D" w:rsidRPr="00E50865">
        <w:rPr>
          <w:lang w:val="sl-SI"/>
        </w:rPr>
        <w:t>methods</w:t>
      </w:r>
      <w:proofErr w:type="spellEnd"/>
      <w:r w:rsidR="001A1A4D" w:rsidRPr="00E50865">
        <w:rPr>
          <w:lang w:val="sl-SI"/>
        </w:rPr>
        <w:t xml:space="preserve">, </w:t>
      </w:r>
      <w:proofErr w:type="spellStart"/>
      <w:r w:rsidR="001A1A4D" w:rsidRPr="00E50865">
        <w:rPr>
          <w:lang w:val="sl-SI"/>
        </w:rPr>
        <w:t>especially</w:t>
      </w:r>
      <w:proofErr w:type="spellEnd"/>
      <w:r w:rsidR="001A1A4D" w:rsidRPr="00E50865">
        <w:rPr>
          <w:lang w:val="sl-SI"/>
        </w:rPr>
        <w:t xml:space="preserve"> </w:t>
      </w:r>
      <w:proofErr w:type="spellStart"/>
      <w:r w:rsidR="001A1A4D" w:rsidRPr="00E50865">
        <w:rPr>
          <w:lang w:val="sl-SI"/>
        </w:rPr>
        <w:t>collaborative</w:t>
      </w:r>
      <w:proofErr w:type="spellEnd"/>
      <w:r w:rsidR="001A1A4D" w:rsidRPr="00E50865">
        <w:rPr>
          <w:lang w:val="sl-SI"/>
        </w:rPr>
        <w:t xml:space="preserve"> </w:t>
      </w:r>
      <w:proofErr w:type="spellStart"/>
      <w:r w:rsidR="001A1A4D" w:rsidRPr="00E50865">
        <w:rPr>
          <w:lang w:val="sl-SI"/>
        </w:rPr>
        <w:t>formats</w:t>
      </w:r>
      <w:proofErr w:type="spellEnd"/>
      <w:r w:rsidR="001A1A4D" w:rsidRPr="00E50865">
        <w:rPr>
          <w:lang w:val="sl-SI"/>
        </w:rPr>
        <w:t xml:space="preserve"> like tandem </w:t>
      </w:r>
      <w:proofErr w:type="spellStart"/>
      <w:r w:rsidR="001A1A4D" w:rsidRPr="00E50865">
        <w:rPr>
          <w:lang w:val="sl-SI"/>
        </w:rPr>
        <w:t>learning</w:t>
      </w:r>
      <w:proofErr w:type="spellEnd"/>
      <w:r w:rsidR="001A1A4D" w:rsidRPr="00E50865">
        <w:rPr>
          <w:lang w:val="sl-SI"/>
        </w:rPr>
        <w:t xml:space="preserve">, </w:t>
      </w:r>
      <w:proofErr w:type="spellStart"/>
      <w:r w:rsidR="001A1A4D" w:rsidRPr="00E50865">
        <w:rPr>
          <w:lang w:val="sl-SI"/>
        </w:rPr>
        <w:t>remains</w:t>
      </w:r>
      <w:proofErr w:type="spellEnd"/>
      <w:r w:rsidR="001A1A4D" w:rsidRPr="00E50865">
        <w:rPr>
          <w:lang w:val="sl-SI"/>
        </w:rPr>
        <w:t xml:space="preserve"> </w:t>
      </w:r>
      <w:proofErr w:type="spellStart"/>
      <w:r w:rsidR="001A1A4D" w:rsidRPr="00E50865">
        <w:rPr>
          <w:lang w:val="sl-SI"/>
        </w:rPr>
        <w:t>limited</w:t>
      </w:r>
      <w:proofErr w:type="spellEnd"/>
      <w:r w:rsidRPr="00E50865">
        <w:rPr>
          <w:lang w:val="sl-SI"/>
        </w:rPr>
        <w:t xml:space="preserve">. </w:t>
      </w:r>
      <w:r w:rsidR="006838DC" w:rsidRPr="006838DC">
        <w:rPr>
          <w:lang w:val="sl-SI"/>
        </w:rPr>
        <w:t xml:space="preserve">To </w:t>
      </w:r>
      <w:proofErr w:type="spellStart"/>
      <w:r w:rsidR="006838DC" w:rsidRPr="006838DC">
        <w:rPr>
          <w:lang w:val="sl-SI"/>
        </w:rPr>
        <w:t>address</w:t>
      </w:r>
      <w:proofErr w:type="spellEnd"/>
      <w:r w:rsidR="006838DC" w:rsidRPr="006838DC">
        <w:rPr>
          <w:lang w:val="sl-SI"/>
        </w:rPr>
        <w:t xml:space="preserve"> </w:t>
      </w:r>
      <w:proofErr w:type="spellStart"/>
      <w:r w:rsidR="006838DC" w:rsidRPr="006838DC">
        <w:rPr>
          <w:lang w:val="sl-SI"/>
        </w:rPr>
        <w:t>this</w:t>
      </w:r>
      <w:proofErr w:type="spellEnd"/>
      <w:r w:rsidR="006838DC" w:rsidRPr="006838DC">
        <w:rPr>
          <w:lang w:val="sl-SI"/>
        </w:rPr>
        <w:t xml:space="preserve">, </w:t>
      </w:r>
      <w:proofErr w:type="spellStart"/>
      <w:r w:rsidR="006838DC" w:rsidRPr="006838DC">
        <w:rPr>
          <w:lang w:val="sl-SI"/>
        </w:rPr>
        <w:t>the</w:t>
      </w:r>
      <w:proofErr w:type="spellEnd"/>
      <w:r w:rsidR="006838DC" w:rsidRPr="006838DC">
        <w:rPr>
          <w:lang w:val="sl-SI"/>
        </w:rPr>
        <w:t xml:space="preserve"> </w:t>
      </w:r>
      <w:proofErr w:type="spellStart"/>
      <w:r w:rsidR="006838DC" w:rsidRPr="006838DC">
        <w:rPr>
          <w:lang w:val="sl-SI"/>
        </w:rPr>
        <w:t>present</w:t>
      </w:r>
      <w:proofErr w:type="spellEnd"/>
      <w:r w:rsidR="006838DC" w:rsidRPr="006838DC">
        <w:rPr>
          <w:lang w:val="sl-SI"/>
        </w:rPr>
        <w:t xml:space="preserve"> </w:t>
      </w:r>
      <w:proofErr w:type="spellStart"/>
      <w:r w:rsidR="006838DC" w:rsidRPr="006838DC">
        <w:rPr>
          <w:lang w:val="sl-SI"/>
        </w:rPr>
        <w:t>study</w:t>
      </w:r>
      <w:proofErr w:type="spellEnd"/>
      <w:r w:rsidR="00AD5148" w:rsidRPr="00E50865">
        <w:rPr>
          <w:lang w:val="sl-SI"/>
        </w:rPr>
        <w:t xml:space="preserve"> </w:t>
      </w:r>
      <w:proofErr w:type="spellStart"/>
      <w:r w:rsidR="00AD5148" w:rsidRPr="00E50865">
        <w:rPr>
          <w:lang w:val="sl-SI"/>
        </w:rPr>
        <w:t>integrat</w:t>
      </w:r>
      <w:r w:rsidR="006838DC">
        <w:rPr>
          <w:lang w:val="sl-SI"/>
        </w:rPr>
        <w:t>es</w:t>
      </w:r>
      <w:proofErr w:type="spellEnd"/>
      <w:r w:rsidR="00AD5148" w:rsidRPr="00E50865">
        <w:rPr>
          <w:lang w:val="sl-SI"/>
        </w:rPr>
        <w:t xml:space="preserve"> </w:t>
      </w:r>
      <w:r w:rsidR="006838DC">
        <w:rPr>
          <w:lang w:val="sl-SI"/>
        </w:rPr>
        <w:t xml:space="preserve">ML </w:t>
      </w:r>
      <w:proofErr w:type="spellStart"/>
      <w:r w:rsidR="00AD5148" w:rsidRPr="00E50865">
        <w:rPr>
          <w:lang w:val="sl-SI"/>
        </w:rPr>
        <w:t>with</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motivated</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need</w:t>
      </w:r>
      <w:proofErr w:type="spellEnd"/>
      <w:r w:rsidR="00AD5148" w:rsidRPr="00E50865">
        <w:rPr>
          <w:lang w:val="sl-SI"/>
        </w:rPr>
        <w:t xml:space="preserve"> to </w:t>
      </w:r>
      <w:proofErr w:type="spellStart"/>
      <w:r w:rsidR="00AD5148" w:rsidRPr="00E50865">
        <w:rPr>
          <w:lang w:val="sl-SI"/>
        </w:rPr>
        <w:t>align</w:t>
      </w:r>
      <w:proofErr w:type="spellEnd"/>
      <w:r w:rsidR="00AD5148" w:rsidRPr="00E50865">
        <w:rPr>
          <w:lang w:val="sl-SI"/>
        </w:rPr>
        <w:t xml:space="preserve"> </w:t>
      </w:r>
      <w:proofErr w:type="spellStart"/>
      <w:r w:rsidR="00AD5148" w:rsidRPr="00E50865">
        <w:rPr>
          <w:lang w:val="sl-SI"/>
        </w:rPr>
        <w:t>pedagogical</w:t>
      </w:r>
      <w:proofErr w:type="spellEnd"/>
      <w:r w:rsidR="00AD5148" w:rsidRPr="00E50865">
        <w:rPr>
          <w:lang w:val="sl-SI"/>
        </w:rPr>
        <w:t xml:space="preserve"> </w:t>
      </w:r>
      <w:proofErr w:type="spellStart"/>
      <w:r w:rsidR="00AD5148" w:rsidRPr="00E50865">
        <w:rPr>
          <w:lang w:val="sl-SI"/>
        </w:rPr>
        <w:t>innovation</w:t>
      </w:r>
      <w:proofErr w:type="spellEnd"/>
      <w:r w:rsidR="00AD5148" w:rsidRPr="00E50865">
        <w:rPr>
          <w:lang w:val="sl-SI"/>
        </w:rPr>
        <w:t xml:space="preserve"> </w:t>
      </w:r>
      <w:proofErr w:type="spellStart"/>
      <w:r w:rsidR="00AD5148" w:rsidRPr="00E50865">
        <w:rPr>
          <w:lang w:val="sl-SI"/>
        </w:rPr>
        <w:t>with</w:t>
      </w:r>
      <w:proofErr w:type="spellEnd"/>
      <w:r w:rsidR="00AD5148" w:rsidRPr="00E50865">
        <w:rPr>
          <w:lang w:val="sl-SI"/>
        </w:rPr>
        <w:t xml:space="preserve"> data-</w:t>
      </w:r>
      <w:proofErr w:type="spellStart"/>
      <w:r w:rsidR="00AD5148" w:rsidRPr="00E50865">
        <w:rPr>
          <w:lang w:val="sl-SI"/>
        </w:rPr>
        <w:t>driven</w:t>
      </w:r>
      <w:proofErr w:type="spellEnd"/>
      <w:r w:rsidR="00AD5148" w:rsidRPr="00E50865">
        <w:rPr>
          <w:lang w:val="sl-SI"/>
        </w:rPr>
        <w:t xml:space="preserve"> </w:t>
      </w:r>
      <w:proofErr w:type="spellStart"/>
      <w:r w:rsidR="00AD5148" w:rsidRPr="00E50865">
        <w:rPr>
          <w:lang w:val="sl-SI"/>
        </w:rPr>
        <w:t>personalization</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promotes</w:t>
      </w:r>
      <w:proofErr w:type="spellEnd"/>
      <w:r w:rsidR="00AD5148" w:rsidRPr="00E50865">
        <w:rPr>
          <w:lang w:val="sl-SI"/>
        </w:rPr>
        <w:t xml:space="preserve"> </w:t>
      </w:r>
      <w:proofErr w:type="spellStart"/>
      <w:r w:rsidR="00AD5148" w:rsidRPr="00E50865">
        <w:rPr>
          <w:lang w:val="sl-SI"/>
        </w:rPr>
        <w:t>peer</w:t>
      </w:r>
      <w:proofErr w:type="spellEnd"/>
      <w:r w:rsidR="00AD5148" w:rsidRPr="00E50865">
        <w:rPr>
          <w:lang w:val="sl-SI"/>
        </w:rPr>
        <w:t xml:space="preserve"> </w:t>
      </w:r>
      <w:proofErr w:type="spellStart"/>
      <w:r w:rsidR="00AD5148" w:rsidRPr="00E50865">
        <w:rPr>
          <w:lang w:val="sl-SI"/>
        </w:rPr>
        <w:t>collaboration</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nterpersonal</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w:t>
      </w:r>
      <w:proofErr w:type="spellStart"/>
      <w:r w:rsidR="00AD5148" w:rsidRPr="00E50865">
        <w:rPr>
          <w:lang w:val="sl-SI"/>
        </w:rPr>
        <w:t>yet</w:t>
      </w:r>
      <w:proofErr w:type="spellEnd"/>
      <w:r w:rsidR="00AD5148" w:rsidRPr="00E50865">
        <w:rPr>
          <w:lang w:val="sl-SI"/>
        </w:rPr>
        <w:t xml:space="preserve">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its</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on </w:t>
      </w:r>
      <w:proofErr w:type="spellStart"/>
      <w:r w:rsidR="00AD5148" w:rsidRPr="00E50865">
        <w:rPr>
          <w:lang w:val="sl-SI"/>
        </w:rPr>
        <w:t>an</w:t>
      </w:r>
      <w:proofErr w:type="spellEnd"/>
      <w:r w:rsidR="00AD5148" w:rsidRPr="00E50865">
        <w:rPr>
          <w:lang w:val="sl-SI"/>
        </w:rPr>
        <w:t xml:space="preserve"> </w:t>
      </w:r>
      <w:proofErr w:type="spellStart"/>
      <w:r w:rsidR="00AD5148" w:rsidRPr="00E50865">
        <w:rPr>
          <w:lang w:val="sl-SI"/>
        </w:rPr>
        <w:t>individual</w:t>
      </w:r>
      <w:proofErr w:type="spellEnd"/>
      <w:r w:rsidR="00AD5148" w:rsidRPr="00E50865">
        <w:rPr>
          <w:lang w:val="sl-SI"/>
        </w:rPr>
        <w:t xml:space="preserve"> </w:t>
      </w:r>
      <w:proofErr w:type="spellStart"/>
      <w:r w:rsidR="00AD5148" w:rsidRPr="00E50865">
        <w:rPr>
          <w:lang w:val="sl-SI"/>
        </w:rPr>
        <w:t>level</w:t>
      </w:r>
      <w:proofErr w:type="spellEnd"/>
      <w:r w:rsidR="00AD5148" w:rsidRPr="00E50865">
        <w:rPr>
          <w:lang w:val="sl-SI"/>
        </w:rPr>
        <w:t xml:space="preserve"> is </w:t>
      </w:r>
      <w:proofErr w:type="spellStart"/>
      <w:r w:rsidR="00AD5148" w:rsidRPr="00E50865">
        <w:rPr>
          <w:lang w:val="sl-SI"/>
        </w:rPr>
        <w:t>complex</w:t>
      </w:r>
      <w:proofErr w:type="spellEnd"/>
      <w:r w:rsidR="00AD5148" w:rsidRPr="00E50865">
        <w:rPr>
          <w:lang w:val="sl-SI"/>
        </w:rPr>
        <w:t xml:space="preserve">. </w:t>
      </w:r>
      <w:proofErr w:type="spellStart"/>
      <w:r w:rsidR="00AD5148" w:rsidRPr="00E50865">
        <w:rPr>
          <w:lang w:val="sl-SI"/>
        </w:rPr>
        <w:t>Machine</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offers</w:t>
      </w:r>
      <w:proofErr w:type="spellEnd"/>
      <w:r w:rsidR="00AD5148" w:rsidRPr="00E50865">
        <w:rPr>
          <w:lang w:val="sl-SI"/>
        </w:rPr>
        <w:t xml:space="preserve"> a </w:t>
      </w:r>
      <w:proofErr w:type="spellStart"/>
      <w:r w:rsidR="00AD5148" w:rsidRPr="00E50865">
        <w:rPr>
          <w:lang w:val="sl-SI"/>
        </w:rPr>
        <w:t>promising</w:t>
      </w:r>
      <w:proofErr w:type="spellEnd"/>
      <w:r w:rsidR="00AD5148" w:rsidRPr="00E50865">
        <w:rPr>
          <w:lang w:val="sl-SI"/>
        </w:rPr>
        <w:t xml:space="preserve"> </w:t>
      </w:r>
      <w:proofErr w:type="spellStart"/>
      <w:r w:rsidR="00AD5148" w:rsidRPr="00E50865">
        <w:rPr>
          <w:lang w:val="sl-SI"/>
        </w:rPr>
        <w:t>approach</w:t>
      </w:r>
      <w:proofErr w:type="spellEnd"/>
      <w:r w:rsidR="00AD5148" w:rsidRPr="00E50865">
        <w:rPr>
          <w:lang w:val="sl-SI"/>
        </w:rPr>
        <w:t xml:space="preserve"> to model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variability</w:t>
      </w:r>
      <w:proofErr w:type="spellEnd"/>
      <w:r w:rsidR="00AD5148" w:rsidRPr="00E50865">
        <w:rPr>
          <w:lang w:val="sl-SI"/>
        </w:rPr>
        <w:t xml:space="preserve">, </w:t>
      </w:r>
      <w:proofErr w:type="spellStart"/>
      <w:r w:rsidR="003F4212" w:rsidRPr="00E50865">
        <w:rPr>
          <w:lang w:val="sl-SI"/>
        </w:rPr>
        <w:t>particularly</w:t>
      </w:r>
      <w:proofErr w:type="spellEnd"/>
      <w:r w:rsidR="003F4212" w:rsidRPr="00E50865">
        <w:rPr>
          <w:lang w:val="sl-SI"/>
        </w:rPr>
        <w:t xml:space="preserve"> </w:t>
      </w:r>
      <w:proofErr w:type="spellStart"/>
      <w:r w:rsidR="003F4212" w:rsidRPr="00E50865">
        <w:rPr>
          <w:lang w:val="sl-SI"/>
        </w:rPr>
        <w:t>when</w:t>
      </w:r>
      <w:proofErr w:type="spellEnd"/>
      <w:r w:rsidR="003F4212" w:rsidRPr="00E50865">
        <w:rPr>
          <w:lang w:val="sl-SI"/>
        </w:rPr>
        <w:t xml:space="preserve"> </w:t>
      </w:r>
      <w:proofErr w:type="spellStart"/>
      <w:r w:rsidR="003F4212" w:rsidRPr="00E50865">
        <w:rPr>
          <w:lang w:val="sl-SI"/>
        </w:rPr>
        <w:t>grounded</w:t>
      </w:r>
      <w:proofErr w:type="spellEnd"/>
      <w:r w:rsidR="003F4212" w:rsidRPr="00E50865">
        <w:rPr>
          <w:lang w:val="sl-SI"/>
        </w:rPr>
        <w:t xml:space="preserve"> in </w:t>
      </w:r>
      <w:proofErr w:type="spellStart"/>
      <w:r w:rsidR="003F4212" w:rsidRPr="00E50865">
        <w:rPr>
          <w:lang w:val="sl-SI"/>
        </w:rPr>
        <w:t>constructivist</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theory</w:t>
      </w:r>
      <w:proofErr w:type="spellEnd"/>
      <w:r w:rsidR="003F4212" w:rsidRPr="00E50865">
        <w:rPr>
          <w:lang w:val="sl-SI"/>
        </w:rPr>
        <w:t xml:space="preserve"> </w:t>
      </w:r>
      <w:proofErr w:type="spellStart"/>
      <w:r w:rsidR="003F4212" w:rsidRPr="00E50865">
        <w:rPr>
          <w:lang w:val="sl-SI"/>
        </w:rPr>
        <w:t>and</w:t>
      </w:r>
      <w:proofErr w:type="spellEnd"/>
      <w:r w:rsidR="003F4212" w:rsidRPr="00E50865">
        <w:rPr>
          <w:lang w:val="sl-SI"/>
        </w:rPr>
        <w:t xml:space="preserve"> </w:t>
      </w:r>
      <w:proofErr w:type="spellStart"/>
      <w:r w:rsidR="003F4212" w:rsidRPr="00E50865">
        <w:rPr>
          <w:lang w:val="sl-SI"/>
        </w:rPr>
        <w:t>personalized</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paradigms</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emphasize</w:t>
      </w:r>
      <w:proofErr w:type="spellEnd"/>
      <w:r w:rsidR="00AD5148" w:rsidRPr="00E50865">
        <w:rPr>
          <w:lang w:val="sl-SI"/>
        </w:rPr>
        <w:t xml:space="preserve"> </w:t>
      </w:r>
      <w:proofErr w:type="spellStart"/>
      <w:r w:rsidR="00AD5148" w:rsidRPr="00E50865">
        <w:rPr>
          <w:lang w:val="sl-SI"/>
        </w:rPr>
        <w:t>learner</w:t>
      </w:r>
      <w:proofErr w:type="spellEnd"/>
      <w:r w:rsidR="00AD5148" w:rsidRPr="00E50865">
        <w:rPr>
          <w:lang w:val="sl-SI"/>
        </w:rPr>
        <w:t xml:space="preserve"> </w:t>
      </w:r>
      <w:proofErr w:type="spellStart"/>
      <w:r w:rsidR="00AD5148" w:rsidRPr="00E50865">
        <w:rPr>
          <w:lang w:val="sl-SI"/>
        </w:rPr>
        <w:t>agency</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context-sensitive</w:t>
      </w:r>
      <w:proofErr w:type="spellEnd"/>
      <w:r w:rsidR="00AD5148" w:rsidRPr="00E50865">
        <w:rPr>
          <w:lang w:val="sl-SI"/>
        </w:rPr>
        <w:t xml:space="preserve"> </w:t>
      </w:r>
      <w:proofErr w:type="spellStart"/>
      <w:r w:rsidR="00AD5148" w:rsidRPr="00E50865">
        <w:rPr>
          <w:lang w:val="sl-SI"/>
        </w:rPr>
        <w:t>strategies</w:t>
      </w:r>
      <w:proofErr w:type="spellEnd"/>
      <w:r w:rsidR="00A53F0A" w:rsidRPr="00E50865">
        <w:rPr>
          <w:lang w:val="sl-SI"/>
        </w:rPr>
        <w:t xml:space="preserve"> </w:t>
      </w:r>
      <w:r w:rsidR="00A53F0A" w:rsidRPr="00E50865">
        <w:rPr>
          <w:lang w:val="sl-SI"/>
        </w:rPr>
        <w:fldChar w:fldCharType="begin"/>
      </w:r>
      <w:r w:rsidR="00A53F0A" w:rsidRPr="00E50865">
        <w:rPr>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E50865">
        <w:rPr>
          <w:lang w:val="sl-SI"/>
        </w:rPr>
        <w:fldChar w:fldCharType="separate"/>
      </w:r>
      <w:r w:rsidR="00A53F0A" w:rsidRPr="00E50865">
        <w:rPr>
          <w:rFonts w:ascii="Calibri" w:hAnsi="Calibri" w:cs="Calibri"/>
        </w:rPr>
        <w:t>(Taylor et al., 2024; Villegas-Ch et al., 2024)</w:t>
      </w:r>
      <w:r w:rsidR="00A53F0A" w:rsidRPr="00E50865">
        <w:rPr>
          <w:lang w:val="sl-SI"/>
        </w:rPr>
        <w:fldChar w:fldCharType="end"/>
      </w:r>
      <w:r w:rsidR="00AD5148" w:rsidRPr="00E50865">
        <w:rPr>
          <w:lang w:val="sl-SI"/>
        </w:rPr>
        <w:t>.</w:t>
      </w:r>
      <w:r w:rsidR="00AD5148" w:rsidRPr="00E50865">
        <w:t xml:space="preserve"> </w:t>
      </w:r>
      <w:proofErr w:type="spellStart"/>
      <w:r w:rsidR="00AD5148" w:rsidRPr="00E50865">
        <w:rPr>
          <w:lang w:val="sl-SI"/>
        </w:rPr>
        <w:t>Therefore</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study</w:t>
      </w:r>
      <w:proofErr w:type="spellEnd"/>
      <w:r w:rsidR="00AD5148" w:rsidRPr="00E50865">
        <w:rPr>
          <w:lang w:val="sl-SI"/>
        </w:rPr>
        <w:t xml:space="preserve"> </w:t>
      </w:r>
      <w:proofErr w:type="spellStart"/>
      <w:r w:rsidR="00AD5148" w:rsidRPr="00E50865">
        <w:rPr>
          <w:lang w:val="sl-SI"/>
        </w:rPr>
        <w:t>aims</w:t>
      </w:r>
      <w:proofErr w:type="spellEnd"/>
      <w:r w:rsidR="00AD5148" w:rsidRPr="00E50865">
        <w:rPr>
          <w:lang w:val="sl-SI"/>
        </w:rPr>
        <w:t xml:space="preserve"> to </w:t>
      </w:r>
      <w:proofErr w:type="spellStart"/>
      <w:r w:rsidR="00AD5148" w:rsidRPr="00E50865">
        <w:rPr>
          <w:lang w:val="sl-SI"/>
        </w:rPr>
        <w:t>address</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gap</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developing</w:t>
      </w:r>
      <w:proofErr w:type="spellEnd"/>
      <w:r w:rsidR="00AD5148" w:rsidRPr="00E50865">
        <w:rPr>
          <w:lang w:val="sl-SI"/>
        </w:rPr>
        <w:t xml:space="preserve"> </w:t>
      </w:r>
      <w:proofErr w:type="spellStart"/>
      <w:r w:rsidR="00AD5148" w:rsidRPr="00E50865">
        <w:rPr>
          <w:lang w:val="sl-SI"/>
        </w:rPr>
        <w:t>machine-learning</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using</w:t>
      </w:r>
      <w:proofErr w:type="spellEnd"/>
      <w:r w:rsidR="00AD5148" w:rsidRPr="00E50865">
        <w:rPr>
          <w:lang w:val="sl-SI"/>
        </w:rPr>
        <w:t xml:space="preserve"> a </w:t>
      </w:r>
      <w:proofErr w:type="spellStart"/>
      <w:r w:rsidR="00AD5148" w:rsidRPr="00E50865">
        <w:rPr>
          <w:lang w:val="sl-SI"/>
        </w:rPr>
        <w:t>Slovene</w:t>
      </w:r>
      <w:proofErr w:type="spellEnd"/>
      <w:r w:rsidR="00AD5148" w:rsidRPr="00E50865">
        <w:rPr>
          <w:lang w:val="sl-SI"/>
        </w:rPr>
        <w:t xml:space="preserve"> </w:t>
      </w:r>
      <w:proofErr w:type="spellStart"/>
      <w:r w:rsidR="00AD5148" w:rsidRPr="00E50865">
        <w:rPr>
          <w:lang w:val="sl-SI"/>
        </w:rPr>
        <w:t>dataset</w:t>
      </w:r>
      <w:proofErr w:type="spellEnd"/>
      <w:r w:rsidR="00AD5148" w:rsidRPr="00E50865">
        <w:rPr>
          <w:lang w:val="sl-SI"/>
        </w:rPr>
        <w:t xml:space="preserve"> (</w:t>
      </w:r>
      <w:r w:rsidR="00AD5148" w:rsidRPr="00E50865">
        <w:rPr>
          <w:i/>
          <w:iCs/>
          <w:lang w:val="sl-SI"/>
        </w:rPr>
        <w:t>N</w:t>
      </w:r>
      <w:r w:rsidR="00AD5148" w:rsidRPr="00E50865">
        <w:rPr>
          <w:lang w:val="sl-SI"/>
        </w:rPr>
        <w:t xml:space="preserve"> = 89). </w:t>
      </w:r>
      <w:proofErr w:type="spellStart"/>
      <w:r w:rsidR="00AD5148" w:rsidRPr="00E50865">
        <w:rPr>
          <w:lang w:val="sl-SI"/>
        </w:rPr>
        <w:t>These</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will</w:t>
      </w:r>
      <w:proofErr w:type="spellEnd"/>
      <w:r w:rsidR="00AD5148" w:rsidRPr="00E50865">
        <w:rPr>
          <w:lang w:val="sl-SI"/>
        </w:rPr>
        <w:t xml:space="preserve"> </w:t>
      </w:r>
      <w:proofErr w:type="spellStart"/>
      <w:r w:rsidR="00AD5148" w:rsidRPr="00E50865">
        <w:rPr>
          <w:lang w:val="sl-SI"/>
        </w:rPr>
        <w:t>predict</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personalized</w:t>
      </w:r>
      <w:proofErr w:type="spellEnd"/>
      <w:r w:rsidR="00AD5148" w:rsidRPr="00E50865">
        <w:rPr>
          <w:lang w:val="sl-SI"/>
        </w:rPr>
        <w:t xml:space="preserve"> </w:t>
      </w:r>
      <w:proofErr w:type="spellStart"/>
      <w:r w:rsidR="00AD5148" w:rsidRPr="00E50865">
        <w:rPr>
          <w:lang w:val="sl-SI"/>
        </w:rPr>
        <w:t>succ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w:t>
      </w:r>
      <w:proofErr w:type="spellStart"/>
      <w:r w:rsidR="00AD5148" w:rsidRPr="00E50865">
        <w:rPr>
          <w:lang w:val="sl-SI"/>
        </w:rPr>
        <w:t>various</w:t>
      </w:r>
      <w:proofErr w:type="spellEnd"/>
      <w:r w:rsidR="00AD5148" w:rsidRPr="00E50865">
        <w:rPr>
          <w:lang w:val="sl-SI"/>
        </w:rPr>
        <w:t xml:space="preserve"> </w:t>
      </w:r>
      <w:proofErr w:type="spellStart"/>
      <w:r w:rsidR="00AD5148" w:rsidRPr="00E50865">
        <w:rPr>
          <w:lang w:val="sl-SI"/>
        </w:rPr>
        <w:t>demographic</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eacher-related</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as </w:t>
      </w:r>
      <w:proofErr w:type="spellStart"/>
      <w:r w:rsidR="00AD5148" w:rsidRPr="00E50865">
        <w:rPr>
          <w:lang w:val="sl-SI"/>
        </w:rPr>
        <w:t>well</w:t>
      </w:r>
      <w:proofErr w:type="spellEnd"/>
      <w:r w:rsidR="00AD5148" w:rsidRPr="00E50865">
        <w:rPr>
          <w:lang w:val="sl-SI"/>
        </w:rPr>
        <w:t xml:space="preserve"> as </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non-</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aim</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research</w:t>
      </w:r>
      <w:proofErr w:type="spellEnd"/>
      <w:r w:rsidR="00AD5148" w:rsidRPr="00E50865">
        <w:rPr>
          <w:lang w:val="sl-SI"/>
        </w:rPr>
        <w:t xml:space="preserve"> is, </w:t>
      </w:r>
      <w:proofErr w:type="spellStart"/>
      <w:r w:rsidR="00AD5148" w:rsidRPr="00E50865">
        <w:rPr>
          <w:lang w:val="sl-SI"/>
        </w:rPr>
        <w:t>therefore</w:t>
      </w:r>
      <w:proofErr w:type="spellEnd"/>
      <w:r w:rsidR="00AD5148" w:rsidRPr="00E50865">
        <w:rPr>
          <w:lang w:val="sl-SI"/>
        </w:rPr>
        <w:t xml:space="preserve">, to </w:t>
      </w:r>
      <w:proofErr w:type="spellStart"/>
      <w:r w:rsidR="00AD5148" w:rsidRPr="00E50865">
        <w:rPr>
          <w:lang w:val="sl-SI"/>
        </w:rPr>
        <w:t>shed</w:t>
      </w:r>
      <w:proofErr w:type="spellEnd"/>
      <w:r w:rsidR="00AD5148" w:rsidRPr="00E50865">
        <w:rPr>
          <w:lang w:val="sl-SI"/>
        </w:rPr>
        <w:t xml:space="preserve"> </w:t>
      </w:r>
      <w:proofErr w:type="spellStart"/>
      <w:r w:rsidR="00AD5148" w:rsidRPr="00E50865">
        <w:rPr>
          <w:lang w:val="sl-SI"/>
        </w:rPr>
        <w:t>light</w:t>
      </w:r>
      <w:proofErr w:type="spellEnd"/>
      <w:r w:rsidR="00AD5148" w:rsidRPr="00E50865">
        <w:rPr>
          <w:lang w:val="sl-SI"/>
        </w:rPr>
        <w:t xml:space="preserve"> on </w:t>
      </w:r>
      <w:proofErr w:type="spellStart"/>
      <w:r w:rsidR="00AD5148" w:rsidRPr="00E50865">
        <w:rPr>
          <w:lang w:val="sl-SI"/>
        </w:rPr>
        <w:t>which</w:t>
      </w:r>
      <w:proofErr w:type="spellEnd"/>
      <w:r w:rsidR="00AD5148" w:rsidRPr="00E50865">
        <w:rPr>
          <w:lang w:val="sl-SI"/>
        </w:rPr>
        <w:t xml:space="preserve"> ML </w:t>
      </w:r>
      <w:proofErr w:type="spellStart"/>
      <w:r w:rsidR="00AD5148" w:rsidRPr="00E50865">
        <w:rPr>
          <w:lang w:val="sl-SI"/>
        </w:rPr>
        <w:t>algorithms</w:t>
      </w:r>
      <w:proofErr w:type="spellEnd"/>
      <w:r w:rsidR="00AD5148" w:rsidRPr="00E50865">
        <w:rPr>
          <w:lang w:val="sl-SI"/>
        </w:rPr>
        <w:t xml:space="preserve"> </w:t>
      </w:r>
      <w:proofErr w:type="spellStart"/>
      <w:r w:rsidR="00AD5148" w:rsidRPr="00E50865">
        <w:rPr>
          <w:lang w:val="sl-SI"/>
        </w:rPr>
        <w:t>perform</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best</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are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considering</w:t>
      </w:r>
      <w:proofErr w:type="spellEnd"/>
      <w:r w:rsidR="00AD5148" w:rsidRPr="00E50865">
        <w:rPr>
          <w:lang w:val="sl-SI"/>
        </w:rPr>
        <w:t xml:space="preserve"> 13 </w:t>
      </w:r>
      <w:proofErr w:type="spellStart"/>
      <w:r w:rsidR="00AD5148" w:rsidRPr="00E50865">
        <w:rPr>
          <w:lang w:val="sl-SI"/>
        </w:rPr>
        <w:t>features</w:t>
      </w:r>
      <w:proofErr w:type="spellEnd"/>
      <w:r w:rsidR="00AD5148" w:rsidRPr="00E50865">
        <w:rPr>
          <w:lang w:val="sl-SI"/>
        </w:rPr>
        <w:t xml:space="preserve">, </w:t>
      </w:r>
      <w:proofErr w:type="spellStart"/>
      <w:r w:rsidR="00AD5148" w:rsidRPr="00E50865">
        <w:rPr>
          <w:lang w:val="sl-SI"/>
        </w:rPr>
        <w:t>including</w:t>
      </w:r>
      <w:proofErr w:type="spellEnd"/>
      <w:r w:rsidR="00AD5148" w:rsidRPr="00E50865">
        <w:rPr>
          <w:lang w:val="sl-SI"/>
        </w:rPr>
        <w:t xml:space="preserve"> </w:t>
      </w:r>
      <w:proofErr w:type="spellStart"/>
      <w:r w:rsidR="00AD5148" w:rsidRPr="00E50865">
        <w:rPr>
          <w:lang w:val="sl-SI"/>
        </w:rPr>
        <w:t>gender</w:t>
      </w:r>
      <w:proofErr w:type="spellEnd"/>
      <w:r w:rsidR="00AD5148" w:rsidRPr="00E50865">
        <w:rPr>
          <w:lang w:val="sl-SI"/>
        </w:rPr>
        <w:t xml:space="preserve">, </w:t>
      </w:r>
      <w:proofErr w:type="spellStart"/>
      <w:r w:rsidR="00AD5148" w:rsidRPr="00E50865">
        <w:rPr>
          <w:lang w:val="sl-SI"/>
        </w:rPr>
        <w:t>class</w:t>
      </w:r>
      <w:proofErr w:type="spellEnd"/>
      <w:r w:rsidR="00AD5148" w:rsidRPr="00E50865">
        <w:rPr>
          <w:lang w:val="sl-SI"/>
        </w:rPr>
        <w:t xml:space="preserve">, </w:t>
      </w:r>
      <w:proofErr w:type="spellStart"/>
      <w:r w:rsidR="00AD5148" w:rsidRPr="00E50865">
        <w:rPr>
          <w:lang w:val="sl-SI"/>
        </w:rPr>
        <w:t>teacher</w:t>
      </w:r>
      <w:proofErr w:type="spellEnd"/>
      <w:r w:rsidR="00AD5148" w:rsidRPr="00E50865">
        <w:rPr>
          <w:lang w:val="sl-SI"/>
        </w:rPr>
        <w:t xml:space="preserve">, </w:t>
      </w:r>
      <w:proofErr w:type="spellStart"/>
      <w:r w:rsidR="00AD5148" w:rsidRPr="00E50865">
        <w:rPr>
          <w:lang w:val="sl-SI"/>
        </w:rPr>
        <w:t>previous</w:t>
      </w:r>
      <w:proofErr w:type="spellEnd"/>
      <w:r w:rsidR="00AD5148" w:rsidRPr="00E50865">
        <w:rPr>
          <w:lang w:val="sl-SI"/>
        </w:rPr>
        <w:t xml:space="preserve"> </w:t>
      </w:r>
      <w:proofErr w:type="spellStart"/>
      <w:r w:rsidR="00AD5148" w:rsidRPr="00E50865">
        <w:rPr>
          <w:lang w:val="sl-SI"/>
        </w:rPr>
        <w:t>mathematics</w:t>
      </w:r>
      <w:proofErr w:type="spellEnd"/>
      <w:r w:rsidR="00AD5148" w:rsidRPr="00E50865">
        <w:rPr>
          <w:lang w:val="sl-SI"/>
        </w:rPr>
        <w:t xml:space="preserve"> grade, MBTI </w:t>
      </w:r>
      <w:proofErr w:type="spellStart"/>
      <w:r w:rsidR="00AD5148" w:rsidRPr="00E50865">
        <w:rPr>
          <w:lang w:val="sl-SI"/>
        </w:rPr>
        <w:t>variables</w:t>
      </w:r>
      <w:proofErr w:type="spellEnd"/>
      <w:r w:rsidR="00AD5148" w:rsidRPr="00E50865">
        <w:rPr>
          <w:lang w:val="sl-SI"/>
        </w:rPr>
        <w:t xml:space="preserve"> (</w:t>
      </w:r>
      <w:proofErr w:type="spellStart"/>
      <w:r w:rsidR="00AD5148" w:rsidRPr="00E50865">
        <w:rPr>
          <w:lang w:val="sl-SI"/>
        </w:rPr>
        <w:t>extroversion-introversion</w:t>
      </w:r>
      <w:proofErr w:type="spellEnd"/>
      <w:r w:rsidR="00AD5148" w:rsidRPr="00E50865">
        <w:rPr>
          <w:lang w:val="sl-SI"/>
        </w:rPr>
        <w:t xml:space="preserve">, </w:t>
      </w:r>
      <w:proofErr w:type="spellStart"/>
      <w:r w:rsidR="00AD5148" w:rsidRPr="00E50865">
        <w:rPr>
          <w:lang w:val="sl-SI"/>
        </w:rPr>
        <w:t>sensing-intuition</w:t>
      </w:r>
      <w:proofErr w:type="spellEnd"/>
      <w:r w:rsidR="00AD5148" w:rsidRPr="00E50865">
        <w:rPr>
          <w:lang w:val="sl-SI"/>
        </w:rPr>
        <w:t xml:space="preserve">, </w:t>
      </w:r>
      <w:proofErr w:type="spellStart"/>
      <w:r w:rsidR="00AD5148" w:rsidRPr="00E50865">
        <w:rPr>
          <w:lang w:val="sl-SI"/>
        </w:rPr>
        <w:t>thinking-feel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judging-perceiving</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anxiety</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motivation</w:t>
      </w:r>
      <w:proofErr w:type="spellEnd"/>
      <w:r w:rsidR="00AD5148" w:rsidRPr="00E50865">
        <w:rPr>
          <w:lang w:val="sl-SI"/>
        </w:rPr>
        <w:t xml:space="preserve">, </w:t>
      </w:r>
      <w:proofErr w:type="spellStart"/>
      <w:r w:rsidR="00AD5148" w:rsidRPr="00E50865">
        <w:rPr>
          <w:lang w:val="sl-SI"/>
        </w:rPr>
        <w:t>qual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quant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whether</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student</w:t>
      </w:r>
      <w:proofErr w:type="spellEnd"/>
      <w:r w:rsidR="00AD5148" w:rsidRPr="00E50865">
        <w:rPr>
          <w:lang w:val="sl-SI"/>
        </w:rPr>
        <w:t xml:space="preserve"> </w:t>
      </w:r>
      <w:proofErr w:type="spellStart"/>
      <w:r w:rsidR="00AD5148" w:rsidRPr="00E50865">
        <w:rPr>
          <w:lang w:val="sl-SI"/>
        </w:rPr>
        <w:t>outperformed</w:t>
      </w:r>
      <w:proofErr w:type="spellEnd"/>
      <w:r w:rsidR="00AD5148" w:rsidRPr="00E50865">
        <w:rPr>
          <w:lang w:val="sl-SI"/>
        </w:rPr>
        <w:t xml:space="preserve"> </w:t>
      </w:r>
      <w:proofErr w:type="spellStart"/>
      <w:r w:rsidR="00AD5148" w:rsidRPr="00E50865">
        <w:rPr>
          <w:lang w:val="sl-SI"/>
        </w:rPr>
        <w:t>their</w:t>
      </w:r>
      <w:proofErr w:type="spellEnd"/>
      <w:r w:rsidR="00AD5148" w:rsidRPr="00E50865">
        <w:rPr>
          <w:lang w:val="sl-SI"/>
        </w:rPr>
        <w:t xml:space="preserve"> partner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Having</w:t>
      </w:r>
      <w:proofErr w:type="spellEnd"/>
      <w:r w:rsidR="00AD5148" w:rsidRPr="00E50865">
        <w:rPr>
          <w:lang w:val="sl-SI"/>
        </w:rPr>
        <w:t xml:space="preserve"> a </w:t>
      </w:r>
      <w:proofErr w:type="spellStart"/>
      <w:r w:rsidR="00AD5148" w:rsidRPr="00E50865">
        <w:rPr>
          <w:lang w:val="sl-SI"/>
        </w:rPr>
        <w:t>deeper</w:t>
      </w:r>
      <w:proofErr w:type="spellEnd"/>
      <w:r w:rsidR="00AD5148" w:rsidRPr="00E50865">
        <w:rPr>
          <w:lang w:val="sl-SI"/>
        </w:rPr>
        <w:t xml:space="preserve"> </w:t>
      </w:r>
      <w:proofErr w:type="spellStart"/>
      <w:r w:rsidR="00AD5148" w:rsidRPr="00E50865">
        <w:rPr>
          <w:lang w:val="sl-SI"/>
        </w:rPr>
        <w:t>understanding</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algorithm</w:t>
      </w:r>
      <w:proofErr w:type="spellEnd"/>
      <w:r w:rsidR="00AD5148" w:rsidRPr="00E50865">
        <w:rPr>
          <w:lang w:val="sl-SI"/>
        </w:rPr>
        <w:t xml:space="preserve"> is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apply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format </w:t>
      </w:r>
      <w:proofErr w:type="spellStart"/>
      <w:r w:rsidR="00AD5148" w:rsidRPr="00E50865">
        <w:rPr>
          <w:lang w:val="sl-SI"/>
        </w:rPr>
        <w:t>might</w:t>
      </w:r>
      <w:proofErr w:type="spellEnd"/>
      <w:r w:rsidR="00AD5148" w:rsidRPr="00E50865">
        <w:rPr>
          <w:lang w:val="sl-SI"/>
        </w:rPr>
        <w:t xml:space="preserve"> </w:t>
      </w:r>
      <w:proofErr w:type="spellStart"/>
      <w:r w:rsidR="00AD5148" w:rsidRPr="00E50865">
        <w:rPr>
          <w:lang w:val="sl-SI"/>
        </w:rPr>
        <w:t>help</w:t>
      </w:r>
      <w:proofErr w:type="spellEnd"/>
      <w:r w:rsidR="00AD5148" w:rsidRPr="00E50865">
        <w:rPr>
          <w:lang w:val="sl-SI"/>
        </w:rPr>
        <w:t xml:space="preserve"> </w:t>
      </w:r>
      <w:proofErr w:type="spellStart"/>
      <w:r w:rsidR="00AD5148" w:rsidRPr="00E50865">
        <w:rPr>
          <w:lang w:val="sl-SI"/>
        </w:rPr>
        <w:t>educators</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researchers</w:t>
      </w:r>
      <w:proofErr w:type="spellEnd"/>
      <w:r w:rsidR="00AD5148" w:rsidRPr="00E50865">
        <w:rPr>
          <w:lang w:val="sl-SI"/>
        </w:rPr>
        <w:t xml:space="preserve"> to </w:t>
      </w:r>
      <w:proofErr w:type="spellStart"/>
      <w:r w:rsidR="00AD5148" w:rsidRPr="00E50865">
        <w:rPr>
          <w:lang w:val="sl-SI"/>
        </w:rPr>
        <w:t>adopt</w:t>
      </w:r>
      <w:proofErr w:type="spellEnd"/>
      <w:r w:rsidR="00AD5148" w:rsidRPr="00E50865">
        <w:rPr>
          <w:lang w:val="sl-SI"/>
        </w:rPr>
        <w:t xml:space="preserve"> </w:t>
      </w:r>
      <w:proofErr w:type="spellStart"/>
      <w:r w:rsidR="00AD5148" w:rsidRPr="00E50865">
        <w:rPr>
          <w:lang w:val="sl-SI"/>
        </w:rPr>
        <w:t>new</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ML, to </w:t>
      </w:r>
      <w:proofErr w:type="spellStart"/>
      <w:r w:rsidR="00AD5148" w:rsidRPr="00E50865">
        <w:rPr>
          <w:lang w:val="sl-SI"/>
        </w:rPr>
        <w:t>analyze</w:t>
      </w:r>
      <w:proofErr w:type="spellEnd"/>
      <w:r w:rsidR="00AD5148" w:rsidRPr="00E50865">
        <w:rPr>
          <w:lang w:val="sl-SI"/>
        </w:rPr>
        <w:t xml:space="preserve"> data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mplement</w:t>
      </w:r>
      <w:proofErr w:type="spellEnd"/>
      <w:r w:rsidR="00AD5148" w:rsidRPr="00E50865">
        <w:rPr>
          <w:lang w:val="sl-SI"/>
        </w:rPr>
        <w:t xml:space="preserve"> </w:t>
      </w:r>
      <w:proofErr w:type="spellStart"/>
      <w:r w:rsidR="00AD5148" w:rsidRPr="00E50865">
        <w:rPr>
          <w:lang w:val="sl-SI"/>
        </w:rPr>
        <w:t>tailored</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teaching</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7D7A6A0B" w:rsidR="004F238E" w:rsidRPr="00550064" w:rsidRDefault="00765885" w:rsidP="00331855">
      <w:pPr>
        <w:rPr>
          <w:lang w:val="it-IT"/>
        </w:rPr>
      </w:pPr>
      <w:r w:rsidRPr="00765885">
        <w:t>Recent trends show a shift toward developing and using alternative, indirect forms of educational processes</w:t>
      </w:r>
      <w:r>
        <w:t xml:space="preserve"> </w:t>
      </w:r>
      <w:r w:rsidR="009F3EA7">
        <w:rPr>
          <w:lang w:val="en-US"/>
        </w:rPr>
        <w:fldChar w:fldCharType="begin"/>
      </w:r>
      <w:r w:rsidR="00001497">
        <w:rPr>
          <w:lang w:val="en-US"/>
        </w:rPr>
        <w:instrText xml:space="preserve"> ADDIN ZOTERO_ITEM CSL_CITATION {"citationID":"ObmN5h3p","properties":{"formattedCitation":"(Arias &amp; Peralta, 2011; Bla\\uc0\\u382{}i\\uc0\\u269{} et al., 2003)","plainCitation":"(Arias &amp; Peralta, 2011; Blažič et al., 2003)","noteIndex":0},"citationItems":[{"id":"LaGdlpZ9/HvOSERyr","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w:t>
      </w:r>
      <w:r w:rsidR="00722B62">
        <w:rPr>
          <w:lang w:val="en-US"/>
        </w:rPr>
        <w:t xml:space="preserve"> </w:t>
      </w:r>
      <w:r w:rsidR="004F238E" w:rsidRPr="001217F3">
        <w:rPr>
          <w:lang w:val="en-US"/>
        </w:rPr>
        <w:t>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001497">
        <w:rPr>
          <w:lang w:val="en-US"/>
        </w:rPr>
        <w:instrText xml:space="preserve"> ADDIN ZOTERO_ITEM CSL_CITATION {"citationID":"rcMeA58U","properties":{"formattedCitation":"(Kalaian &amp; Kasim, 2014; S. Wang et al., 2023)","plainCitation":"(Kalaian &amp; Kasim, 2014; S. Wang et al., 2023)","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id":"LaGdlpZ9/4e48Uibj","uris":["http://zotero.org/users/local/1Uxvmohd/items/YHP7URQ2"],"itemData":{"id":"WiAAHLWL/fUn64DNd","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722B62" w:rsidRPr="00722B62">
        <w:rPr>
          <w:rFonts w:ascii="Calibri" w:hAnsi="Calibri" w:cs="Calibri"/>
        </w:rPr>
        <w:t>(Kalaian &amp; Kasim, 2014; S. Wang et al., 2023)</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001497">
        <w:rPr>
          <w:lang w:val="en-US"/>
        </w:rPr>
        <w:instrText xml:space="preserve"> ADDIN ZOTERO_ITEM CSL_CITATION {"citationID":"ejdSfann","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00149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LaGdlpZ9/imywVfFV","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LaGdlpZ9/qga4CbmQ","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F9A65D"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001497">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OQjrmBLQ","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001497">
        <w:rPr>
          <w:lang w:val="en-US"/>
        </w:rPr>
        <w:instrText xml:space="preserve"> ADDIN ZOTERO_ITEM CSL_CITATION {"citationID":"cWycVUEk","properties":{"formattedCitation":"(Bla\\uc0\\u382{}i\\uc0\\u269{} et al., 2003)","plainCitation":"(Blažič et al., 2003)","noteIndex":0},"citationItems":[{"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68A08BC"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001497">
        <w:rPr>
          <w:lang w:val="en-US"/>
        </w:rPr>
        <w:instrText xml:space="preserve"> ADDIN ZOTERO_ITEM CSL_CITATION {"citationID":"ALUFprbE","properties":{"formattedCitation":"(Peklaj, 2001)","plainCitation":"(Peklaj, 2001)","dontUpdate":true,"noteIndex":0},"citationItems":[{"id":"LaGdlpZ9/mrR2JBF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001497">
        <w:rPr>
          <w:lang w:val="en-US"/>
        </w:rPr>
        <w:instrText xml:space="preserve"> ADDIN ZOTERO_ITEM CSL_CITATION {"citationID":"Gkjy5ct4","properties":{"formattedCitation":"(Johnson et al., 1991)","plainCitation":"(Johnson et al., 1991)","dontUpdate":true,"noteIndex":0},"citationItems":[{"id":"LaGdlpZ9/nXNLf0KE","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w:t>
      </w:r>
      <w:r w:rsidRPr="001217F3">
        <w:rPr>
          <w:lang w:val="en-US"/>
        </w:rPr>
        <w:lastRenderedPageBreak/>
        <w:t xml:space="preserve">By embracing these principles, educators can better equip their students with the social and interpersonal competencies essential for success in the contemporary world. </w:t>
      </w:r>
      <w:r w:rsidR="0097024D">
        <w:rPr>
          <w:lang w:val="en-US"/>
        </w:rPr>
        <w:fldChar w:fldCharType="begin"/>
      </w:r>
      <w:r w:rsidR="00001497">
        <w:rPr>
          <w:lang w:val="en-US"/>
        </w:rPr>
        <w:instrText xml:space="preserve"> ADDIN ZOTERO_ITEM CSL_CITATION {"citationID":"rUfp2aGf","properties":{"formattedCitation":"(Slavin et al., 2003)","plainCitation":"(Slavin et al., 2003)","dontUpdate":true,"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60340497"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001497">
        <w:rPr>
          <w:lang w:val="en-US"/>
        </w:rPr>
        <w:instrText xml:space="preserve"> ADDIN ZOTERO_ITEM CSL_CITATION {"citationID":"sCDWYQfZ","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001497">
        <w:rPr>
          <w:lang w:val="en-US"/>
        </w:rPr>
        <w:instrText xml:space="preserve"> ADDIN ZOTERO_ITEM CSL_CITATION {"citationID":"4X8oWBM1","properties":{"formattedCitation":"(Singhal &amp; Jena, 2013)","plainCitation":"(Singhal &amp; Jena, 2013)","noteIndex":0},"citationItems":[{"id":"LaGdlpZ9/JCTbVC71","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001497">
        <w:rPr>
          <w:lang w:val="en-US"/>
        </w:rPr>
        <w:instrText xml:space="preserve"> ADDIN ZOTERO_ITEM CSL_CITATION {"citationID":"z30lrPQX","properties":{"formattedCitation":"(Candanedo et al., 2018)","plainCitation":"(Candanedo et al., 2018)","noteIndex":0},"citationItems":[{"id":"LaGdlpZ9/0lOZXBA7","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577CF286"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001497">
        <w:rPr>
          <w:lang w:val="en-US"/>
        </w:rPr>
        <w:instrText xml:space="preserve"> ADDIN ZOTERO_ITEM CSL_CITATION {"citationID":"H1d2CnVi","properties":{"formattedCitation":"(Shaik et al., 2023)","plainCitation":"(Shaik et al., 2023)","noteIndex":0},"citationItems":[{"id":"LaGdlpZ9/MP8a3sYW","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001497">
        <w:rPr>
          <w:lang w:val="en-US"/>
        </w:rPr>
        <w:instrText xml:space="preserve"> ADDIN ZOTERO_ITEM CSL_CITATION {"citationID":"0uiP7uPg","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B9A54E4"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01497">
        <w:instrText xml:space="preserve"> ADDIN ZOTERO_ITEM CSL_CITATION {"citationID":"ZNtr81bj","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01497">
        <w:instrText xml:space="preserve"> ADDIN ZOTERO_ITEM CSL_CITATION {"citationID":"LcO8ikEK","properties":{"formattedCitation":"(Berry et al., 2020)","plainCitation":"(Berry et al., 2020)","noteIndex":0},"citationItems":[{"id":"LaGdlpZ9/Mt9k9kQT","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34462CED" w:rsidR="00EA7901" w:rsidRPr="00B814D5" w:rsidRDefault="00EA7901" w:rsidP="00331855">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01497">
        <w:instrText xml:space="preserve"> ADDIN ZOTERO_ITEM CSL_CITATION {"citationID":"BwanQtO2","properties":{"formattedCitation":"(Mite-Baidal et al., 2018)","plainCitation":"(Mite-Baidal et al., 2018)","noteIndex":0},"citationItems":[{"id":"LaGdlpZ9/Uj5R2vdd","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xml:space="preserve">.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w:t>
      </w:r>
      <w:r w:rsidRPr="00B814D5">
        <w:t>accordingly.</w:t>
      </w:r>
    </w:p>
    <w:p w14:paraId="7027E2FB" w14:textId="38C38768" w:rsidR="00E95F7E" w:rsidRPr="00B814D5" w:rsidRDefault="00E95F7E" w:rsidP="00E95F7E">
      <w:pPr>
        <w:rPr>
          <w:lang w:val="en-US"/>
        </w:rPr>
      </w:pPr>
      <w:r w:rsidRPr="00B814D5">
        <w:rPr>
          <w:lang w:val="en-US"/>
        </w:rPr>
        <w:t>In mathematics education, ML has been applied to predict learning outcomes, classify student proficiency levels, and personalize learning pathways</w:t>
      </w:r>
      <w:r w:rsidR="002A2D43">
        <w:rPr>
          <w:lang w:val="en-US"/>
        </w:rPr>
        <w:t xml:space="preserve"> </w:t>
      </w:r>
      <w:r w:rsidR="002A2D43">
        <w:rPr>
          <w:lang w:val="en-US"/>
        </w:rPr>
        <w:fldChar w:fldCharType="begin"/>
      </w:r>
      <w:r w:rsidR="002A2D43">
        <w:rPr>
          <w:lang w:val="en-US"/>
        </w:rPr>
        <w:instrText xml:space="preserve"> ADDIN ZOTERO_ITEM CSL_CITATION {"citationID":"89ry1ioc","properties":{"formattedCitation":"(Gabriel et al., 2018; Mgonja, 2024)","plainCitation":"(Gabriel et al., 2018; Mgonja, 2024)","noteIndex":0},"citationItems":[{"id":1052,"uris":["http://zotero.org/users/local/ZlhuMgGE/items/9PYS5BKI"],"itemData":{"id":1052,"type":"article-journal","container-title":"International Journal of Research &amp; Method in Education","DOI":"10.1080/1743727X.2017.1301916","ISSN":"1743-727X, 1743-7288","issue":"3","journalAbbreviation":"International Journal of Research &amp; Method in Education","language":"en","page":"306-327","source":"DOI.org (Crossref)","title":"A machine learning approach to investigating the effects of mathematics dispositions on mathematical literacy","volume":"41","author":[{"family":"Gabriel","given":"Florence"},{"family":"Signolet","given":"Jason"},{"family":"Westwell","given":"Martin"}],"issued":{"date-parts":[["2018",5,27]]}}},{"id":1054,"uris":["http://zotero.org/users/local/ZlhuMgGE/items/QQDBIPS3"],"itemData":{"id":1054,"type":"article-journal","container-title":"Education and Information Technologies","DOI":"10.1007/s10639-024-12647-6","ISSN":"1360-2357, 1573-7608","issue":"16","journalAbbreviation":"Educ Inf Technol","language":"en","page":"22287-22312","source":"DOI.org (Crossref)","title":"Using interpretable machine learning approaches to predict and provide explanations for student completion of remedial mathematics","volume":"29","author":[{"family":"Mgonja","given":"Thomas"}],"issued":{"date-parts":[["2024",11]]}}}],"schema":"https://github.com/citation-style-language/schema/raw/master/csl-citation.json"} </w:instrText>
      </w:r>
      <w:r w:rsidR="002A2D43">
        <w:rPr>
          <w:lang w:val="en-US"/>
        </w:rPr>
        <w:fldChar w:fldCharType="separate"/>
      </w:r>
      <w:r w:rsidR="002A2D43" w:rsidRPr="002A2D43">
        <w:rPr>
          <w:rFonts w:ascii="Calibri" w:hAnsi="Calibri" w:cs="Calibri"/>
        </w:rPr>
        <w:t>(Gabriel et al., 2018; Mgonja, 2024)</w:t>
      </w:r>
      <w:r w:rsidR="002A2D43">
        <w:rPr>
          <w:lang w:val="en-US"/>
        </w:rPr>
        <w:fldChar w:fldCharType="end"/>
      </w:r>
      <w:r w:rsidRPr="00B814D5">
        <w:rPr>
          <w:lang w:val="en-US"/>
        </w:rPr>
        <w:t>. Previous studies used ML to classify students’ mathematics outcomes</w:t>
      </w:r>
      <w:r w:rsidR="004F76EE">
        <w:rPr>
          <w:lang w:val="en-US"/>
        </w:rPr>
        <w:t xml:space="preserve"> </w:t>
      </w:r>
      <w:r w:rsidR="004F76EE">
        <w:rPr>
          <w:lang w:val="en-US"/>
        </w:rPr>
        <w:fldChar w:fldCharType="begin"/>
      </w:r>
      <w:r w:rsidR="004F76EE">
        <w:rPr>
          <w:lang w:val="en-US"/>
        </w:rPr>
        <w:instrText xml:space="preserve"> ADDIN ZOTERO_ITEM CSL_CITATION {"citationID":"0eobQDBU","properties":{"formattedCitation":"(Lavelle-Hill et al., 2024; C. Li et al., 2024)","plainCitation":"(Lavelle-Hill et al., 2024; C. Li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id":1057,"uris":["http://zotero.org/users/local/ZlhuMgGE/items/947VUZQ5"],"itemData":{"id":1057,"type":"article-journal","container-title":"Interactive Learning Environments","DOI":"10.1080/10494820.2022.2115076","ISSN":"1049-4820, 1744-5191","issue":"3","journalAbbreviation":"Interactive Learning Environments","language":"en","page":"1117-1136","source":"DOI.org (Crossref)","title":"Using fair AI to predict students’ math learning outcomes in an online platform","volume":"32","author":[{"family":"Li","given":"Chenglu"},{"family":"Xing","given":"Wanli"},{"family":"Leite","given":"Walter"}],"issued":{"date-parts":[["2024",3,15]]}}}],"schema":"https://github.com/citation-style-language/schema/raw/master/csl-citation.json"} </w:instrText>
      </w:r>
      <w:r w:rsidR="004F76EE">
        <w:rPr>
          <w:lang w:val="en-US"/>
        </w:rPr>
        <w:fldChar w:fldCharType="separate"/>
      </w:r>
      <w:r w:rsidR="004F76EE" w:rsidRPr="004F76EE">
        <w:rPr>
          <w:rFonts w:ascii="Calibri" w:hAnsi="Calibri" w:cs="Calibri"/>
        </w:rPr>
        <w:t>(Lavelle-Hill et al., 2024; C. Li et al., 2024)</w:t>
      </w:r>
      <w:r w:rsidR="004F76EE">
        <w:rPr>
          <w:lang w:val="en-US"/>
        </w:rPr>
        <w:fldChar w:fldCharType="end"/>
      </w:r>
      <w:r w:rsidR="004F76EE">
        <w:rPr>
          <w:lang w:val="en-US"/>
        </w:rPr>
        <w:t xml:space="preserve">, </w:t>
      </w:r>
      <w:r w:rsidR="008D5C49" w:rsidRPr="00B814D5">
        <w:rPr>
          <w:lang w:val="en-US"/>
        </w:rPr>
        <w:t>identify the most influential factors on students’ mathematics achievements</w:t>
      </w:r>
      <w:r w:rsidR="004F76EE">
        <w:rPr>
          <w:lang w:val="en-US"/>
        </w:rPr>
        <w:t xml:space="preserve"> </w:t>
      </w:r>
      <w:r w:rsidR="004F76EE">
        <w:rPr>
          <w:lang w:val="en-US"/>
        </w:rPr>
        <w:fldChar w:fldCharType="begin"/>
      </w:r>
      <w:r w:rsidR="00001497">
        <w:rPr>
          <w:lang w:val="en-US"/>
        </w:rPr>
        <w:instrText xml:space="preserve"> ADDIN ZOTERO_ITEM CSL_CITATION {"citationID":"C3Yr2hk5","properties":{"formattedCitation":"(Musso et al., 2020; F. Wang et al., 2023)","plainCitation":"(Musso et al., 2020; F. Wang et al., 2023)","noteIndex":0},"citationItems":[{"id":"LaGdlpZ9/4gN5FyDs","uris":["http://zotero.org/users/local/1Uxvmohd/items/EGYBILCT"],"itemData":{"id":"dQw5ZOex/hyjc3baC","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1058,"uris":["http://zotero.org/users/local/ZlhuMgGE/items/4Q6IF6ZY"],"itemData":{"id":1058,"type":"article-journal","container-title":"International Journal of Science and Mathematics Education","DOI":"10.1007/s10763-022-10262-w","ISSN":"1571-0068, 1573-1774","issue":"3","journalAbbreviation":"Int J of Sci and Math Educ","language":"en","page":"691-711","source":"DOI.org (Crossref)","title":"Why do East Asian students do so well in mathematics? A machine learning study","title-short":"Why do East Asian students do so well in mathematics?","volume":"21","author":[{"family":"Wang","given":"Faming"},{"family":"King","given":"Ronnel B."},{"family":"Leung","given":"Shing On"}],"issued":{"date-parts":[["2023",3]]}}}],"schema":"https://github.com/citation-style-language/schema/raw/master/csl-citation.json"} </w:instrText>
      </w:r>
      <w:r w:rsidR="004F76EE">
        <w:rPr>
          <w:lang w:val="en-US"/>
        </w:rPr>
        <w:fldChar w:fldCharType="separate"/>
      </w:r>
      <w:r w:rsidR="004F76EE" w:rsidRPr="004F76EE">
        <w:rPr>
          <w:rFonts w:ascii="Calibri" w:hAnsi="Calibri" w:cs="Calibri"/>
        </w:rPr>
        <w:t>(Musso et al., 2020; F. Wang et al., 2023)</w:t>
      </w:r>
      <w:r w:rsidR="004F76EE">
        <w:rPr>
          <w:lang w:val="en-US"/>
        </w:rPr>
        <w:fldChar w:fldCharType="end"/>
      </w:r>
      <w:r w:rsidR="008D5C49" w:rsidRPr="00B814D5">
        <w:rPr>
          <w:lang w:val="en-US"/>
        </w:rPr>
        <w:t>,</w:t>
      </w:r>
      <w:r w:rsidRPr="00B814D5">
        <w:rPr>
          <w:lang w:val="en-US"/>
        </w:rPr>
        <w:t xml:space="preserve"> and evaluating how </w:t>
      </w:r>
      <w:r w:rsidR="008D5C49" w:rsidRPr="00B814D5">
        <w:rPr>
          <w:lang w:val="en-US"/>
        </w:rPr>
        <w:t xml:space="preserve">these </w:t>
      </w:r>
      <w:r w:rsidRPr="00B814D5">
        <w:rPr>
          <w:lang w:val="en-US"/>
        </w:rPr>
        <w:t>predictors might change over t</w:t>
      </w:r>
      <w:r w:rsidR="008D5C49" w:rsidRPr="00B814D5">
        <w:rPr>
          <w:lang w:val="en-US"/>
        </w:rPr>
        <w:t>ime</w:t>
      </w:r>
      <w:r w:rsidR="004F76EE">
        <w:rPr>
          <w:lang w:val="en-US"/>
        </w:rPr>
        <w:t xml:space="preserve"> </w:t>
      </w:r>
      <w:r w:rsidR="004F76EE">
        <w:rPr>
          <w:lang w:val="en-US"/>
        </w:rPr>
        <w:fldChar w:fldCharType="begin"/>
      </w:r>
      <w:r w:rsidR="004F76EE">
        <w:rPr>
          <w:lang w:val="en-US"/>
        </w:rPr>
        <w:instrText xml:space="preserve"> ADDIN ZOTERO_ITEM CSL_CITATION {"citationID":"3LfLkLQD","properties":{"formattedCitation":"(Lavelle-Hill et al., 2024)","plainCitation":"(Lavelle-Hill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schema":"https://github.com/citation-style-language/schema/raw/master/csl-citation.json"} </w:instrText>
      </w:r>
      <w:r w:rsidR="004F76EE">
        <w:rPr>
          <w:lang w:val="en-US"/>
        </w:rPr>
        <w:fldChar w:fldCharType="separate"/>
      </w:r>
      <w:r w:rsidR="004F76EE" w:rsidRPr="004F76EE">
        <w:rPr>
          <w:rFonts w:ascii="Calibri" w:hAnsi="Calibri" w:cs="Calibri"/>
        </w:rPr>
        <w:t>(Lavelle-Hill et al., 2024)</w:t>
      </w:r>
      <w:r w:rsidR="004F76EE">
        <w:rPr>
          <w:lang w:val="en-US"/>
        </w:rPr>
        <w:fldChar w:fldCharType="end"/>
      </w:r>
      <w:r w:rsidR="008D5C49" w:rsidRPr="00B814D5">
        <w:rPr>
          <w:lang w:val="en-US"/>
        </w:rPr>
        <w:t>. Previous literature has focused mainly on evaluating the role of various demographic factors on students’ achievements, ho</w:t>
      </w:r>
      <w:r w:rsidRPr="00B814D5">
        <w:rPr>
          <w:lang w:val="en-US"/>
        </w:rPr>
        <w:t>wever, very few studies investigate how peer collaboration dynamics influence these outcomes or how they can be modeled and enhanced using ML.</w:t>
      </w:r>
      <w:r w:rsidR="008D5C49" w:rsidRPr="00B814D5">
        <w:rPr>
          <w:lang w:val="en-US"/>
        </w:rPr>
        <w:t xml:space="preserve"> Therefore, a gap in </w:t>
      </w:r>
      <w:proofErr w:type="gramStart"/>
      <w:r w:rsidR="008D5C49" w:rsidRPr="00B814D5">
        <w:rPr>
          <w:lang w:val="en-US"/>
        </w:rPr>
        <w:lastRenderedPageBreak/>
        <w:t>the literature</w:t>
      </w:r>
      <w:proofErr w:type="gramEnd"/>
      <w:r w:rsidR="008D5C49" w:rsidRPr="00B814D5">
        <w:rPr>
          <w:lang w:val="en-US"/>
        </w:rPr>
        <w:t xml:space="preserve"> might be found when examining whether and how ML might give educators a clearer picture of the effectiveness of pedagogical interventions.</w:t>
      </w:r>
    </w:p>
    <w:p w14:paraId="763E37C0" w14:textId="453B99F0" w:rsidR="00E95F7E" w:rsidRPr="007F29BC" w:rsidRDefault="00E95F7E" w:rsidP="00E95F7E">
      <w:pPr>
        <w:rPr>
          <w:lang w:val="en-US"/>
        </w:rPr>
      </w:pPr>
      <w:r w:rsidRPr="003627B9">
        <w:rPr>
          <w:lang w:val="en-US"/>
        </w:rPr>
        <w:t>Thus, this paper contributes to the literature by proposing a novel integration: using ML to analyze and optimize tandem learning interactions in mathematics education. This approach not only offers a new lens on collaborative learning but also extends ML applications into more socially complex and pedagogically rich contexts.</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0964062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w:t>
      </w:r>
      <w:r w:rsidRPr="0098345D">
        <w:rPr>
          <w:lang w:val="en-US"/>
        </w:rPr>
        <w:t xml:space="preserve">they already do but faster or with less effort) </w:t>
      </w:r>
      <w:r w:rsidRPr="0098345D">
        <w:rPr>
          <w:lang w:val="en-US"/>
        </w:rPr>
        <w:fldChar w:fldCharType="begin"/>
      </w:r>
      <w:r w:rsidR="00001497">
        <w:rPr>
          <w:lang w:val="en-US"/>
        </w:rPr>
        <w:instrText xml:space="preserve"> ADDIN ZOTERO_ITEM CSL_CITATION {"citationID":"aPQBc9fk","properties":{"formattedCitation":"(Holmes et al., 2019)","plainCitation":"(Holmes et al., 2019)","noteIndex":0},"citationItems":[{"id":"LaGdlpZ9/4VfPMQjs","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98345D">
        <w:rPr>
          <w:lang w:val="en-US"/>
        </w:rPr>
        <w:fldChar w:fldCharType="separate"/>
      </w:r>
      <w:r w:rsidR="00196455" w:rsidRPr="0098345D">
        <w:rPr>
          <w:rFonts w:ascii="Calibri" w:hAnsi="Calibri" w:cs="Calibri"/>
          <w:lang w:val="en-US"/>
        </w:rPr>
        <w:t>(Holmes et al., 2019)</w:t>
      </w:r>
      <w:r w:rsidRPr="0098345D">
        <w:rPr>
          <w:lang w:val="en-US"/>
        </w:rPr>
        <w:fldChar w:fldCharType="end"/>
      </w:r>
      <w:r w:rsidRPr="0098345D">
        <w:rPr>
          <w:lang w:val="en-US"/>
        </w:rPr>
        <w:t xml:space="preserve">. </w:t>
      </w:r>
      <w:r w:rsidR="00C76FB9" w:rsidRPr="0098345D">
        <w:rPr>
          <w:lang w:val="en-US"/>
        </w:rPr>
        <w:t>ML largely fits within the student-supporting and teacher-supporting categories, enabling data-informed instruction and deeper insights into learner profiles.</w:t>
      </w:r>
    </w:p>
    <w:p w14:paraId="293E52C0" w14:textId="233FA4CF" w:rsidR="00C76FB9"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001497">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LaGdlpZ9/ABpxncH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LaGdlpZ9/fqs64uim","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LaGdlpZ9/3QIVniWf","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LaGdlpZ9/0sKkvXK8","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LaGdlpZ9/PIOEe6I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001497">
        <w:rPr>
          <w:lang w:val="en-US"/>
        </w:rPr>
        <w:instrText xml:space="preserve"> ADDIN ZOTERO_ITEM CSL_CITATION {"citationID":"tTMCz38a","properties":{"formattedCitation":"(Adnan et al., 2021; Chui et al., 2020)","plainCitation":"(Adnan et al., 2021; Chui et al., 2020)","noteIndex":0},"citationItems":[{"id":"LaGdlpZ9/pG6RF8C0","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LaGdlpZ9/KU90nYNT","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and tailor educational inter</w:t>
      </w:r>
      <w:r w:rsidRPr="00EE0482">
        <w:rPr>
          <w:lang w:val="en-US"/>
        </w:rPr>
        <w:t xml:space="preserve">ventions </w:t>
      </w:r>
      <w:r w:rsidR="008D42F2" w:rsidRPr="00EE0482">
        <w:rPr>
          <w:lang w:val="en-US"/>
        </w:rPr>
        <w:fldChar w:fldCharType="begin"/>
      </w:r>
      <w:r w:rsidR="00001497">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NzZU8diT","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LaGdlpZ9/4qujqi8P","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LaGdlpZ9/ebtd3b39","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sidRPr="00EE0482">
        <w:rPr>
          <w:lang w:val="en-US"/>
        </w:rPr>
        <w:fldChar w:fldCharType="separate"/>
      </w:r>
      <w:r w:rsidR="008D42F2" w:rsidRPr="00EE0482">
        <w:rPr>
          <w:rFonts w:ascii="Calibri" w:hAnsi="Calibri" w:cs="Calibri"/>
        </w:rPr>
        <w:t>(Luan &amp; Tsai, 2021; Stimpson &amp; Cummings, 2014; Tsai et al., 2020; Yang, 2021)</w:t>
      </w:r>
      <w:r w:rsidR="008D42F2" w:rsidRPr="00EE0482">
        <w:rPr>
          <w:lang w:val="en-US"/>
        </w:rPr>
        <w:fldChar w:fldCharType="end"/>
      </w:r>
      <w:r w:rsidR="008B337C" w:rsidRPr="00EE0482">
        <w:rPr>
          <w:lang w:val="en-US"/>
        </w:rPr>
        <w:t xml:space="preserve">, particularly within mathematics education </w:t>
      </w:r>
      <w:r w:rsidR="008B337C" w:rsidRPr="00EE0482">
        <w:rPr>
          <w:lang w:val="en-US"/>
        </w:rPr>
        <w:fldChar w:fldCharType="begin"/>
      </w:r>
      <w:r w:rsidR="008B337C" w:rsidRPr="00EE0482">
        <w:rPr>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EE0482">
        <w:rPr>
          <w:lang w:val="en-US"/>
        </w:rPr>
        <w:fldChar w:fldCharType="separate"/>
      </w:r>
      <w:r w:rsidR="008B337C" w:rsidRPr="00EE0482">
        <w:rPr>
          <w:rFonts w:ascii="Calibri" w:hAnsi="Calibri" w:cs="Calibri"/>
        </w:rPr>
        <w:t>(Hwang &amp; Tu, 2021)</w:t>
      </w:r>
      <w:r w:rsidR="008B337C" w:rsidRPr="00EE0482">
        <w:rPr>
          <w:lang w:val="en-US"/>
        </w:rPr>
        <w:fldChar w:fldCharType="end"/>
      </w:r>
      <w:r w:rsidRPr="00EE0482">
        <w:rPr>
          <w:lang w:val="en-US"/>
        </w:rPr>
        <w:t xml:space="preserve">. </w:t>
      </w:r>
      <w:r w:rsidR="008B337C" w:rsidRPr="00EE0482">
        <w:rPr>
          <w:lang w:val="en-US"/>
        </w:rPr>
        <w:t xml:space="preserve">These applications often rely on performance indicators, behavioral data from learning management systems, or psychometric assessments. </w:t>
      </w:r>
      <w:r w:rsidRPr="00EE0482">
        <w:rPr>
          <w:lang w:val="en-US"/>
        </w:rPr>
        <w:t xml:space="preserve">The concept of </w:t>
      </w:r>
      <w:r w:rsidR="006A40E7" w:rsidRPr="00EE0482">
        <w:rPr>
          <w:lang w:val="en-US"/>
        </w:rPr>
        <w:t>“learning analytics” was introduced and demonstrated by other studies</w:t>
      </w:r>
      <w:r w:rsidR="008D42F2" w:rsidRPr="00EE0482">
        <w:rPr>
          <w:lang w:val="en-US"/>
        </w:rPr>
        <w:t xml:space="preserve"> </w:t>
      </w:r>
      <w:r w:rsidR="008D42F2" w:rsidRPr="00EE0482">
        <w:rPr>
          <w:lang w:val="en-US"/>
        </w:rPr>
        <w:fldChar w:fldCharType="begin"/>
      </w:r>
      <w:r w:rsidR="00001497">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LaGdlpZ9/vTFGj0NI","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LaGdlpZ9/BGbZ53Fo","uris":["http://zotero.org/users/local/1Uxvmohd/items/ZBEDBDNR"],"itemData":{"id":38,"type":"document","title":"Using data mining to predict secondary school student performance","author":[{"family":"Cortez","given":"Paulo"},{"family":"Silva","given":"Alice"}],"issued":{"date-parts":[["2008"]]}}},{"id":"LaGdlpZ9/OUDSbLf7","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sidRPr="00EE0482">
        <w:rPr>
          <w:lang w:val="en-US"/>
        </w:rPr>
        <w:fldChar w:fldCharType="separate"/>
      </w:r>
      <w:r w:rsidR="008D42F2" w:rsidRPr="00EE0482">
        <w:rPr>
          <w:rFonts w:ascii="Calibri" w:hAnsi="Calibri" w:cs="Calibri"/>
        </w:rPr>
        <w:t>(Bhusal, 2021; Cortez &amp; Silva, 2008; Siemens &amp; Gasevic, 2012)</w:t>
      </w:r>
      <w:r w:rsidR="008D42F2" w:rsidRPr="00EE0482">
        <w:rPr>
          <w:lang w:val="en-US"/>
        </w:rPr>
        <w:fldChar w:fldCharType="end"/>
      </w:r>
      <w:r w:rsidR="006A40E7">
        <w:rPr>
          <w:lang w:val="en-US"/>
        </w:rPr>
        <w:t xml:space="preserve"> before the widespread use of ML</w:t>
      </w:r>
      <w:r w:rsidR="00887CC2">
        <w:rPr>
          <w:lang w:val="en-US"/>
        </w:rPr>
        <w:t>,</w:t>
      </w:r>
      <w:r w:rsidR="00887CC2" w:rsidRPr="00887CC2">
        <w:t xml:space="preserve"> </w:t>
      </w:r>
      <w:r w:rsidR="00887CC2" w:rsidRPr="00887CC2">
        <w:rPr>
          <w:lang w:val="en-US"/>
        </w:rPr>
        <w:t>when studies relied on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001497">
        <w:rPr>
          <w:lang w:val="en-US"/>
        </w:rPr>
        <w:instrText xml:space="preserve"> ADDIN ZOTERO_ITEM CSL_CITATION {"citationID":"UODnYUUc","properties":{"formattedCitation":"(Lu et al., 2020; Luan &amp; Tsai, 2021)","plainCitation":"(Lu et al., 2020; Luan &amp; Tsai, 2021)","noteIndex":0},"citationItems":[{"id":"LaGdlpZ9/Cb5f8CP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00149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LaGdlpZ9/ggH6IJVF","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LaGdlpZ9/PVNZWXIs","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LaGdlpZ9/JcdKMvU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LaGdlpZ9/EliAoFD8","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260E5FE9" w14:textId="07CD81F6" w:rsidR="00C76FB9" w:rsidRPr="002F3419" w:rsidRDefault="00C76FB9" w:rsidP="00C76FB9">
      <w:pPr>
        <w:rPr>
          <w:lang w:val="en-US"/>
        </w:rPr>
      </w:pPr>
      <w:r w:rsidRPr="002F3419">
        <w:rPr>
          <w:lang w:val="en-US"/>
        </w:rPr>
        <w:t xml:space="preserve">However, much of the existing ML literature focuses on traditional, individual-centered learning environments. Few studies have examined how ML can be used to model collaborative or peer-based instructional methods—such as tandem learning. Tandem learning, a model that emphasizes reciprocal peer interaction and co-construction of knowledge, draws on socio-constructivist theories of learning </w:t>
      </w:r>
      <w:r w:rsidR="002F3419">
        <w:rPr>
          <w:lang w:val="en-US"/>
        </w:rPr>
        <w:fldChar w:fldCharType="begin"/>
      </w:r>
      <w:r w:rsidR="002F3419">
        <w:rPr>
          <w:lang w:val="en-US"/>
        </w:rPr>
        <w:instrText xml:space="preserve"> ADDIN ZOTERO_ITEM CSL_CITATION {"citationID":"bysZwvKm","properties":{"formattedCitation":"(Topping, 2005; Vygotskij &amp; Cole, 1981)","plainCitation":"(Topping, 2005; Vygotskij &amp; Cole, 1981)","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2F3419">
        <w:rPr>
          <w:lang w:val="en-US"/>
        </w:rPr>
        <w:fldChar w:fldCharType="separate"/>
      </w:r>
      <w:r w:rsidR="002F3419" w:rsidRPr="002F3419">
        <w:rPr>
          <w:rFonts w:ascii="Calibri" w:hAnsi="Calibri" w:cs="Calibri"/>
        </w:rPr>
        <w:t>(Topping, 2005; Vygotskij &amp; Cole, 1981)</w:t>
      </w:r>
      <w:r w:rsidR="002F3419">
        <w:rPr>
          <w:lang w:val="en-US"/>
        </w:rPr>
        <w:fldChar w:fldCharType="end"/>
      </w:r>
      <w:r w:rsidRPr="002F3419">
        <w:rPr>
          <w:lang w:val="en-US"/>
        </w:rPr>
        <w:t>. These theories highlight the central role of social interaction, scaffolding, and peer mediation in shaping cognitive development. Despite its theoretical potential, tandem learning remains underexplored in terms of predictive modeling and feature discovery using ML techniques.</w:t>
      </w:r>
    </w:p>
    <w:p w14:paraId="6DE6B548" w14:textId="493E9041" w:rsidR="00C76FB9" w:rsidRPr="00001497" w:rsidRDefault="00C76FB9" w:rsidP="00C76FB9">
      <w:pPr>
        <w:rPr>
          <w:lang w:val="en-US"/>
        </w:rPr>
      </w:pPr>
      <w:r w:rsidRPr="00001497">
        <w:rPr>
          <w:lang w:val="en-US"/>
        </w:rPr>
        <w:t>This gap is especially significant because collaborative learning environments involve a different set of variables compared to individual learning: relational factors (e.g., group dynamics, perceived partner performance), interaction quality, and affective engagement may play a larger role than traditional achievement metrics. By applying ML in the context of tandem learning, this study aims not only to estimate student receptivity to the method, but also to uncover the most salient features that influence its success. In doing so, we treat ML not simply as a predictive tool, but as a lens for refining our understanding of the mechanisms behind effective collaborative learning.</w:t>
      </w:r>
    </w:p>
    <w:p w14:paraId="775E9F2C" w14:textId="5E510370" w:rsidR="008D5C49" w:rsidRPr="00BE6058" w:rsidRDefault="008D5C49" w:rsidP="008D5C49">
      <w:pPr>
        <w:rPr>
          <w:lang w:val="en-US"/>
        </w:rPr>
      </w:pPr>
      <w:r w:rsidRPr="00001497">
        <w:rPr>
          <w:lang w:val="en-US"/>
        </w:rPr>
        <w:t xml:space="preserve">The integration of tandem learning and ML in the context of mathematics education stems from a growing need to personalize and enhance learning experiences through data-driven insights. Tandem </w:t>
      </w:r>
      <w:r w:rsidRPr="00001497">
        <w:rPr>
          <w:lang w:val="en-US"/>
        </w:rPr>
        <w:lastRenderedPageBreak/>
        <w:t xml:space="preserve">learning—traditionally associated with language learning contexts—refers to a collaborative model where learners with complementary skills work together toward shared learning goals. When adapted to subjects like mathematics, tandem learning promotes peer-assisted learning, metacognitive engagement, and student </w:t>
      </w:r>
      <w:r w:rsidRPr="00BE6058">
        <w:rPr>
          <w:lang w:val="en-US"/>
        </w:rPr>
        <w:t>agency—all key components aligned with constructivist and socio-cultural theories of learning (Slavin et al., 2003).</w:t>
      </w:r>
    </w:p>
    <w:p w14:paraId="468574C1" w14:textId="122AF65B" w:rsidR="008D5C49" w:rsidRDefault="008D5C49" w:rsidP="008D5C49">
      <w:pPr>
        <w:rPr>
          <w:lang w:val="en-US"/>
        </w:rPr>
      </w:pPr>
      <w:r w:rsidRPr="00BE6058">
        <w:rPr>
          <w:lang w:val="en-US"/>
        </w:rPr>
        <w:t>The motivation for combining this pedagogical model with ML techniques lies in the potential of ML to capture complex patterns in student interaction data and learning behavior, thereby offering predictive insights into students' performance, engagement, and progression</w:t>
      </w:r>
      <w:r w:rsidR="00BE6058">
        <w:rPr>
          <w:lang w:val="en-US"/>
        </w:rPr>
        <w:t xml:space="preserve"> </w:t>
      </w:r>
      <w:r w:rsidR="00BE6058">
        <w:rPr>
          <w:lang w:val="en-US"/>
        </w:rPr>
        <w:fldChar w:fldCharType="begin"/>
      </w:r>
      <w:r w:rsidR="00BE6058">
        <w:rPr>
          <w:lang w:val="en-US"/>
        </w:rPr>
        <w:instrText xml:space="preserve"> ADDIN ZOTERO_ITEM CSL_CITATION {"citationID":"KQnB10Ah","properties":{"formattedCitation":"(Baker &amp; Inventado, 2014)","plainCitation":"(Baker &amp; Inventado, 2014)","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schema":"https://github.com/citation-style-language/schema/raw/master/csl-citation.json"} </w:instrText>
      </w:r>
      <w:r w:rsidR="00BE6058">
        <w:rPr>
          <w:lang w:val="en-US"/>
        </w:rPr>
        <w:fldChar w:fldCharType="separate"/>
      </w:r>
      <w:r w:rsidR="00BE6058" w:rsidRPr="00BE6058">
        <w:rPr>
          <w:rFonts w:ascii="Calibri" w:hAnsi="Calibri" w:cs="Calibri"/>
        </w:rPr>
        <w:t>(Baker &amp; Inventado, 2014)</w:t>
      </w:r>
      <w:r w:rsidR="00BE6058">
        <w:rPr>
          <w:lang w:val="en-US"/>
        </w:rPr>
        <w:fldChar w:fldCharType="end"/>
      </w:r>
      <w:r w:rsidRPr="00BE6058">
        <w:rPr>
          <w:lang w:val="en-US"/>
        </w:rPr>
        <w:t>. ML can help identify which features of tandem interactions (e.g., frequency, reciprocity) are most predictive of successful learning outcomes, allowing educators to optimize peer matching and intervention strategies. This integration aligns with recent advances in educational data mining and learning analytics, which emphasize data-informed pedagogy</w:t>
      </w:r>
      <w:r w:rsidR="00BE6058">
        <w:rPr>
          <w:lang w:val="en-US"/>
        </w:rPr>
        <w:t xml:space="preserve"> </w:t>
      </w:r>
      <w:r w:rsidR="00BE6058">
        <w:rPr>
          <w:lang w:val="en-US"/>
        </w:rPr>
        <w:fldChar w:fldCharType="begin"/>
      </w:r>
      <w:r w:rsidR="00BE6058">
        <w:rPr>
          <w:lang w:val="en-US"/>
        </w:rPr>
        <w:instrText xml:space="preserve"> ADDIN ZOTERO_ITEM CSL_CITATION {"citationID":"on3ZhIkC","properties":{"formattedCitation":"(Romero &amp; Ventura, 2010)","plainCitation":"(Romero &amp; Ventura, 2010)","noteIndex":0},"citationItems":[{"id":1063,"uris":["http://zotero.org/users/local/ZlhuMgGE/items/E4URVILR"],"itemData":{"id":1063,"type":"article-journal","container-title":"IEEE Transactions on Systems, Man, and Cybernetics, Part C (Applications and Reviews)","DOI":"10.1109/TSMCC.2010.2053532","ISSN":"1094-6977, 1558-2442","issue":"6","journalAbbreviation":"IEEE Trans. Syst., Man, Cybern. C","license":"https://ieeexplore.ieee.org/Xplorehelp/downloads/license-information/IEEE.html","page":"601-618","source":"DOI.org (Crossref)","title":"Educational Data Mining: A Review of the State of the Art","title-short":"Educational Data Mining","volume":"40","author":[{"family":"Romero","given":"Cristóbal"},{"family":"Ventura","given":"Sebastián"}],"issued":{"date-parts":[["2010",11]]}}}],"schema":"https://github.com/citation-style-language/schema/raw/master/csl-citation.json"} </w:instrText>
      </w:r>
      <w:r w:rsidR="00BE6058">
        <w:rPr>
          <w:lang w:val="en-US"/>
        </w:rPr>
        <w:fldChar w:fldCharType="separate"/>
      </w:r>
      <w:r w:rsidR="00BE6058" w:rsidRPr="00BE6058">
        <w:rPr>
          <w:rFonts w:ascii="Calibri" w:hAnsi="Calibri" w:cs="Calibri"/>
        </w:rPr>
        <w:t>(Romero &amp; Ventura, 2010)</w:t>
      </w:r>
      <w:r w:rsidR="00BE6058">
        <w:rPr>
          <w:lang w:val="en-US"/>
        </w:rPr>
        <w:fldChar w:fldCharType="end"/>
      </w:r>
      <w:r w:rsidR="00BE6058">
        <w:rPr>
          <w:lang w:val="en-US"/>
        </w:rPr>
        <w:t>.</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0A02731"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w:t>
      </w:r>
      <w:r w:rsidR="008D5C49">
        <w:rPr>
          <w:lang w:val="en-US"/>
        </w:rPr>
        <w:t xml:space="preserve">a </w:t>
      </w:r>
      <w:r w:rsidRPr="007F29BC">
        <w:rPr>
          <w:lang w:val="en-US"/>
        </w:rPr>
        <w:t xml:space="preserve">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cautious interpretation of results. Even in the absence of conclusive findings, insights gathered from the analysis will contribute to the ongoing discourse on the efficacy of tandem learning in mathematics education. Therefore</w:t>
      </w:r>
      <w:r w:rsidR="008D5C49">
        <w:rPr>
          <w:lang w:val="en-US"/>
        </w:rPr>
        <w:t>,</w:t>
      </w:r>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r w:rsidR="00256298">
        <w:rPr>
          <w:lang w:val="en-US"/>
        </w:rPr>
        <w:t>subpar</w:t>
      </w:r>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593A095B"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w:t>
      </w:r>
      <w:r w:rsidR="007D042D" w:rsidRPr="00EE0482">
        <w:rPr>
          <w:lang w:val="en-US"/>
        </w:rPr>
        <w:t xml:space="preserve">dataset gathered at a high school in Slovenia, which is </w:t>
      </w:r>
      <w:r w:rsidR="00E22CED" w:rsidRPr="00EE0482">
        <w:rPr>
          <w:lang w:val="en-US"/>
        </w:rPr>
        <w:t xml:space="preserve">publicly </w:t>
      </w:r>
      <w:r w:rsidR="007D042D" w:rsidRPr="00EE0482">
        <w:rPr>
          <w:lang w:val="en-US"/>
        </w:rPr>
        <w:t>available at</w:t>
      </w:r>
      <w:r w:rsidR="0081591C" w:rsidRPr="00EE0482">
        <w:rPr>
          <w:lang w:val="en-US"/>
        </w:rPr>
        <w:t xml:space="preserve"> </w:t>
      </w:r>
      <w:r w:rsidR="0081591C" w:rsidRPr="00EE0482">
        <w:rPr>
          <w:lang w:val="en-US"/>
        </w:rPr>
        <w:fldChar w:fldCharType="begin"/>
      </w:r>
      <w:r w:rsidR="00001497">
        <w:rPr>
          <w:lang w:val="en-US"/>
        </w:rPr>
        <w:instrText xml:space="preserve"> ADDIN ZOTERO_ITEM CSL_CITATION {"citationID":"qyp39ehD","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sidRPr="00EE0482">
        <w:rPr>
          <w:lang w:val="en-US"/>
        </w:rPr>
        <w:fldChar w:fldCharType="separate"/>
      </w:r>
      <w:r w:rsidR="0081591C" w:rsidRPr="00EE0482">
        <w:rPr>
          <w:rFonts w:ascii="Calibri" w:hAnsi="Calibri" w:cs="Calibri"/>
        </w:rPr>
        <w:t>(Author, 2023)</w:t>
      </w:r>
      <w:r w:rsidR="0081591C" w:rsidRPr="00EE0482">
        <w:rPr>
          <w:lang w:val="en-US"/>
        </w:rPr>
        <w:fldChar w:fldCharType="end"/>
      </w:r>
      <w:r w:rsidR="00155728" w:rsidRPr="00EE0482">
        <w:rPr>
          <w:lang w:val="en-US"/>
        </w:rPr>
        <w:t xml:space="preserve">. </w:t>
      </w:r>
      <w:r w:rsidR="00E22CED" w:rsidRPr="00EE0482">
        <w:rPr>
          <w:lang w:val="en-US"/>
        </w:rPr>
        <w:t xml:space="preserve">The sample </w:t>
      </w:r>
      <w:r w:rsidR="007D042D" w:rsidRPr="00EE0482">
        <w:rPr>
          <w:lang w:val="en-US"/>
        </w:rPr>
        <w:t xml:space="preserve">comprised </w:t>
      </w:r>
      <w:r w:rsidR="00155728" w:rsidRPr="00EE0482">
        <w:rPr>
          <w:lang w:val="en-US"/>
        </w:rPr>
        <w:t>89</w:t>
      </w:r>
      <w:r w:rsidR="007D042D" w:rsidRPr="00EE0482">
        <w:rPr>
          <w:lang w:val="en-US"/>
        </w:rPr>
        <w:t xml:space="preserve"> 11</w:t>
      </w:r>
      <w:r w:rsidR="007D042D" w:rsidRPr="00EE0482">
        <w:rPr>
          <w:vertAlign w:val="superscript"/>
          <w:lang w:val="en-US"/>
        </w:rPr>
        <w:t>th</w:t>
      </w:r>
      <w:r w:rsidR="00E22CED" w:rsidRPr="00EE0482">
        <w:rPr>
          <w:lang w:val="en-US"/>
        </w:rPr>
        <w:t>-</w:t>
      </w:r>
      <w:r w:rsidR="007D042D" w:rsidRPr="00EE0482">
        <w:rPr>
          <w:lang w:val="en-US"/>
        </w:rPr>
        <w:t xml:space="preserve"> and </w:t>
      </w:r>
      <w:r w:rsidR="00E22CED" w:rsidRPr="00EE0482">
        <w:rPr>
          <w:lang w:val="en-US"/>
        </w:rPr>
        <w:t>12th-grade</w:t>
      </w:r>
      <w:r w:rsidR="004D0E0F" w:rsidRPr="00EE0482">
        <w:rPr>
          <w:lang w:val="en-US"/>
        </w:rPr>
        <w:t xml:space="preserve"> students</w:t>
      </w:r>
      <w:r w:rsidR="007D042D" w:rsidRPr="00EE0482">
        <w:rPr>
          <w:lang w:val="en-US"/>
        </w:rPr>
        <w:t xml:space="preserve"> of a Slovenian Gymnasium (i.e., high school)</w:t>
      </w:r>
      <w:r w:rsidRPr="00EE0482">
        <w:rPr>
          <w:lang w:val="en-US"/>
        </w:rPr>
        <w:t>; 28 males and 61 females</w:t>
      </w:r>
      <w:r w:rsidR="007D042D" w:rsidRPr="00EE0482">
        <w:rPr>
          <w:lang w:val="en-US"/>
        </w:rPr>
        <w:t>.</w:t>
      </w:r>
      <w:r w:rsidR="000F7A03" w:rsidRPr="00EE0482">
        <w:rPr>
          <w:lang w:val="en-US"/>
        </w:rPr>
        <w:t xml:space="preserve"> </w:t>
      </w:r>
      <w:r w:rsidR="00984ED2" w:rsidRPr="00EE0482">
        <w:rPr>
          <w:lang w:val="en-US"/>
        </w:rPr>
        <w:t xml:space="preserve">The topics covered during the tandem learning sessions were vectors for 11th-grade students and conic sections for 12th-grade students. </w:t>
      </w:r>
      <w:r w:rsidR="000F7A03" w:rsidRPr="00EE0482">
        <w:rPr>
          <w:lang w:val="en-US"/>
        </w:rPr>
        <w:t>Whil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779081F6"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w:t>
      </w:r>
      <w:r w:rsidR="00256298">
        <w:rPr>
          <w:lang w:val="en-US"/>
        </w:rPr>
        <w:t xml:space="preserve">the </w:t>
      </w:r>
      <w:r w:rsidRPr="00256298">
        <w:rPr>
          <w:i/>
          <w:lang w:val="en-US"/>
        </w:rPr>
        <w:t>Python</w:t>
      </w:r>
      <w:r w:rsidRPr="007F29BC">
        <w:rPr>
          <w:lang w:val="en-US"/>
        </w:rPr>
        <w:t xml:space="preserve">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001497">
        <w:rPr>
          <w:lang w:val="en-US"/>
        </w:rPr>
        <w:instrText xml:space="preserve"> ADDIN ZOTERO_ITEM CSL_CITATION {"citationID":"jAJaWZMo","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604167D6" w:rsidR="00803AE6" w:rsidRPr="007F29BC" w:rsidRDefault="00256298" w:rsidP="00331855">
      <w:pPr>
        <w:rPr>
          <w:lang w:val="en-US"/>
        </w:rPr>
      </w:pPr>
      <w:r>
        <w:rPr>
          <w:lang w:val="en-US"/>
        </w:rPr>
        <w:lastRenderedPageBreak/>
        <w:t>The dataset</w:t>
      </w:r>
      <w:r w:rsidR="005F1862" w:rsidRPr="007F29BC">
        <w:rPr>
          <w:lang w:val="en-US"/>
        </w:rPr>
        <w:t xml:space="preserve"> was already in the form of tidy data </w:t>
      </w:r>
      <w:r w:rsidR="00155728" w:rsidRPr="007F29BC">
        <w:rPr>
          <w:lang w:val="en-US"/>
        </w:rPr>
        <w:fldChar w:fldCharType="begin"/>
      </w:r>
      <w:r w:rsidR="00001497">
        <w:rPr>
          <w:lang w:val="en-US"/>
        </w:rPr>
        <w:instrText xml:space="preserve"> ADDIN ZOTERO_ITEM CSL_CITATION {"citationID":"DPdn1UJm","properties":{"formattedCitation":"(Wickham, 2014)","plainCitation":"(Wickham, 2014)","noteIndex":0},"citationItems":[{"id":"LaGdlpZ9/y8mozphS","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005F1862" w:rsidRPr="007F29BC">
        <w:rPr>
          <w:lang w:val="en-US"/>
        </w:rPr>
        <w:t>, which were a priori encoded using label encoding</w:t>
      </w:r>
      <w:r>
        <w:rPr>
          <w:lang w:val="en-US"/>
        </w:rPr>
        <w:t>,</w:t>
      </w:r>
      <w:r w:rsidR="005F1862" w:rsidRPr="007F29BC">
        <w:rPr>
          <w:lang w:val="en-US"/>
        </w:rPr>
        <w:t xml:space="preserve">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t>
      </w:r>
      <w:r w:rsidR="00C05227">
        <w:rPr>
          <w:lang w:val="en-US"/>
        </w:rPr>
        <w:t>categorical</w:t>
      </w:r>
      <w:r>
        <w:rPr>
          <w:lang w:val="en-US"/>
        </w:rPr>
        <w:t xml:space="preserve"> data well</w:t>
      </w:r>
      <w:r w:rsidR="00ED5A33" w:rsidRPr="007F29BC">
        <w:rPr>
          <w:lang w:val="en-US"/>
        </w:rPr>
        <w:t>, that is</w:t>
      </w:r>
      <w:r>
        <w:rPr>
          <w:lang w:val="en-US"/>
        </w:rPr>
        <w:t>,</w:t>
      </w:r>
      <w:r w:rsidR="00ED5A33" w:rsidRPr="007F29BC">
        <w:rPr>
          <w:lang w:val="en-US"/>
        </w:rPr>
        <w:t xml:space="preserve"> not continuous </w:t>
      </w:r>
      <w:r w:rsidR="00155728" w:rsidRPr="007F29BC">
        <w:rPr>
          <w:lang w:val="en-US"/>
        </w:rPr>
        <w:fldChar w:fldCharType="begin"/>
      </w:r>
      <w:r w:rsidR="00001497">
        <w:rPr>
          <w:lang w:val="en-US"/>
        </w:rPr>
        <w:instrText xml:space="preserve"> ADDIN ZOTERO_ITEM CSL_CITATION {"citationID":"UA1rDbsz","properties":{"formattedCitation":"(Tan &amp; Pu, 2023; Wu et al., 2020)","plainCitation":"(Tan &amp; Pu, 2023; Wu et al., 2020)","noteIndex":0},"citationItems":[{"id":"LaGdlpZ9/giLQ5ObL","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LaGdlpZ9/eVrbHGn7","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7626860F"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 xml:space="preserve">chosen for their </w:t>
      </w:r>
      <w:r w:rsidR="006A182C" w:rsidRPr="00EE0482">
        <w:t>effectiveness in classification tasks and their ability to perform three-state classification (see references at each algorithm)</w:t>
      </w:r>
      <w:r w:rsidR="00502042" w:rsidRPr="00EE0482">
        <w:t xml:space="preserve">. </w:t>
      </w:r>
      <w:r w:rsidR="00114DF0" w:rsidRPr="00EE0482">
        <w:t>These models were selected to explore a range of approaches—including probabilistic, instance-based, linear, and ensemble methods—and to assess their comparative performance</w:t>
      </w:r>
      <w:r w:rsidR="00256298" w:rsidRPr="00EE0482">
        <w:t>,</w:t>
      </w:r>
      <w:r w:rsidR="00114DF0" w:rsidRPr="00EE0482">
        <w:t xml:space="preserve"> i.e. their capability of </w:t>
      </w:r>
      <w:r w:rsidR="00256298" w:rsidRPr="00EE0482">
        <w:t>predicting</w:t>
      </w:r>
      <w:r w:rsidR="00114DF0" w:rsidRPr="00EE0482">
        <w:t xml:space="preserve">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p>
    <w:p w14:paraId="7B132B16" w14:textId="63CBE627"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HxPrCtIg","properties":{"formattedCitation":"(Frank et al., 2000)","plainCitation":"(Frank et al., 2000)","dontUpdate":true,"noteIndex":0},"citationItems":[{"id":"LaGdlpZ9/TSFz1KRF","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r w:rsidR="00256298">
        <w:rPr>
          <w:lang w:val="en-US"/>
        </w:rPr>
        <w:t>probabilistic</w:t>
      </w:r>
      <w:r w:rsidR="00197EFC" w:rsidRPr="00331855">
        <w:rPr>
          <w:lang w:val="en-US"/>
        </w:rPr>
        <w:t xml:space="preserve"> classifier based on Bayes' theorem</w:t>
      </w:r>
      <w:r w:rsidR="00256298">
        <w:rPr>
          <w:lang w:val="en-US"/>
        </w:rPr>
        <w:t>,</w:t>
      </w:r>
      <w:r w:rsidR="00197EFC" w:rsidRPr="00331855">
        <w:rPr>
          <w:lang w:val="en-US"/>
        </w:rPr>
        <w:t xml:space="preserve"> and it assumes independence among features;</w:t>
      </w:r>
    </w:p>
    <w:p w14:paraId="5A976AEC" w14:textId="05E43E32"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001497">
        <w:rPr>
          <w:lang w:val="en-US"/>
        </w:rPr>
        <w:instrText xml:space="preserve"> ADDIN ZOTERO_ITEM CSL_CITATION {"citationID":"4FUaiVUf","properties":{"formattedCitation":"(Zhang, 2016)","plainCitation":"(Zhang, 2016)","dontUpdate":true,"noteIndex":0},"citationItems":[{"id":"LaGdlpZ9/YMScAamQ","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t>
      </w:r>
      <w:r w:rsidR="00256298">
        <w:rPr>
          <w:lang w:val="en-US"/>
        </w:rPr>
        <w:t>that</w:t>
      </w:r>
      <w:r w:rsidR="00197EFC" w:rsidRPr="00331855">
        <w:rPr>
          <w:lang w:val="en-US"/>
        </w:rPr>
        <w:t xml:space="preserve"> classifies data points </w:t>
      </w:r>
      <w:r w:rsidR="00256298">
        <w:rPr>
          <w:lang w:val="en-US"/>
        </w:rPr>
        <w:t xml:space="preserve">based </w:t>
      </w:r>
      <w:r w:rsidR="00197EFC" w:rsidRPr="00331855">
        <w:rPr>
          <w:lang w:val="en-US"/>
        </w:rPr>
        <w:t>on the majority class of their k-nearest neighbors. It is effective in classification</w:t>
      </w:r>
      <w:r w:rsidR="00256298">
        <w:rPr>
          <w:lang w:val="en-US"/>
        </w:rPr>
        <w:t>,</w:t>
      </w:r>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08C319A0"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NXQN04Il","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w:t>
      </w:r>
      <w:r w:rsidR="00256298">
        <w:rPr>
          <w:lang w:val="en-US"/>
        </w:rPr>
        <w:t>,</w:t>
      </w:r>
      <w:r w:rsidR="00197EFC" w:rsidRPr="00331855">
        <w:rPr>
          <w:lang w:val="en-US"/>
        </w:rPr>
        <w:t xml:space="preserve"> it is prone to overfitting;</w:t>
      </w:r>
    </w:p>
    <w:p w14:paraId="04E8AE4A" w14:textId="3A0EE4F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001497">
        <w:rPr>
          <w:lang w:val="en-US"/>
        </w:rPr>
        <w:instrText xml:space="preserve"> ADDIN ZOTERO_ITEM CSL_CITATION {"citationID":"XXyk1gb5","properties":{"formattedCitation":"(Sun et al., 2019)","plainCitation":"(Sun et al., 2019)","dontUpdate":true,"noteIndex":0},"citationItems":[{"id":"LaGdlpZ9/A3aukvI0","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5E34AE8"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001497">
        <w:rPr>
          <w:lang w:val="en-US"/>
        </w:rPr>
        <w:instrText xml:space="preserve"> ADDIN ZOTERO_ITEM CSL_CITATION {"citationID":"1uydgMQx","properties":{"formattedCitation":"(Xanthopoulos et al., 2013)","plainCitation":"(Xanthopoulos et al., 2013)","dontUpdate":true,"noteIndex":0},"citationItems":[{"id":"LaGdlpZ9/G5hWxI4C","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w:t>
      </w:r>
      <w:r w:rsidR="00256298">
        <w:rPr>
          <w:lang w:val="en-US"/>
        </w:rPr>
        <w:t>separate</w:t>
      </w:r>
      <w:r w:rsidR="00197EFC" w:rsidRPr="00331855">
        <w:rPr>
          <w:lang w:val="en-US"/>
        </w:rPr>
        <w:t xml:space="preserve">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140F377"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PdenlYAl","properties":{"formattedCitation":"(Schapire, 2003)","plainCitation":"(Schapire, 2003)","dontUpdate":true,"noteIndex":0},"citationItems":[{"id":"LaGdlpZ9/nsKUgJ4t","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w:t>
      </w:r>
      <w:r w:rsidR="00256298">
        <w:rPr>
          <w:lang w:val="en-US"/>
        </w:rPr>
        <w:t>,</w:t>
      </w:r>
      <w:r w:rsidR="00197EFC" w:rsidRPr="00331855">
        <w:rPr>
          <w:lang w:val="en-US"/>
        </w:rPr>
        <w:t xml:space="preserve"> which improves the overall performance of the algorithm; it is also effective in boosting the performance of decision trees;</w:t>
      </w:r>
    </w:p>
    <w:p w14:paraId="29B78AE2" w14:textId="3932488F"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cfZmac3b","properties":{"formattedCitation":"(Natekin &amp; Knoll, 2013)","plainCitation":"(Natekin &amp; Knoll, 2013)","dontUpdate":true,"noteIndex":0},"citationItems":[{"id":"LaGdlpZ9/yrdV8kiv","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r w:rsidR="00256298">
        <w:rPr>
          <w:lang w:val="en-US"/>
        </w:rPr>
        <w:t>employs</w:t>
      </w:r>
      <w:r w:rsidR="00197EFC" w:rsidRPr="00331855">
        <w:rPr>
          <w:lang w:val="en-US"/>
        </w:rPr>
        <w:t xml:space="preserve"> decision trees as weak learners; it is a robust and widely used classification technique;</w:t>
      </w:r>
    </w:p>
    <w:p w14:paraId="3A79EE71" w14:textId="55B79628" w:rsidR="00197EFC" w:rsidRPr="00331855" w:rsidRDefault="00085A16" w:rsidP="00331855">
      <w:pPr>
        <w:ind w:left="360"/>
        <w:rPr>
          <w:lang w:val="en-US"/>
        </w:rPr>
      </w:pPr>
      <w:r w:rsidRPr="00331855">
        <w:rPr>
          <w:lang w:val="en-US"/>
        </w:rPr>
        <w:t>Support Vector Machine</w:t>
      </w:r>
      <w:r w:rsidR="00243606" w:rsidRPr="00331855">
        <w:rPr>
          <w:lang w:val="en-US"/>
        </w:rPr>
        <w:t xml:space="preserve"> (SVM with RBF kernel; </w:t>
      </w:r>
      <w:r w:rsidR="00243606" w:rsidRPr="00331855">
        <w:rPr>
          <w:lang w:val="en-US"/>
        </w:rPr>
        <w:fldChar w:fldCharType="begin"/>
      </w:r>
      <w:r w:rsidR="00001497">
        <w:rPr>
          <w:lang w:val="en-US"/>
        </w:rPr>
        <w:instrText xml:space="preserve"> ADDIN ZOTERO_ITEM CSL_CITATION {"citationID":"El9dHs5k","properties":{"formattedCitation":"(Suthaharan, 2016)","plainCitation":"(Suthaharan, 2016)","dontUpdate":true,"noteIndex":0},"citationItems":[{"id":"LaGdlpZ9/6Wo3gMVH","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3D198ADD" w:rsidR="00197EFC" w:rsidRPr="00331855" w:rsidRDefault="00085A16" w:rsidP="00331855">
      <w:pPr>
        <w:ind w:left="360"/>
        <w:rPr>
          <w:lang w:val="en-US"/>
        </w:rPr>
      </w:pPr>
      <w:r w:rsidRPr="00331855">
        <w:rPr>
          <w:lang w:val="en-US"/>
        </w:rPr>
        <w:t>Random Forest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001497">
        <w:rPr>
          <w:lang w:val="en-US"/>
        </w:rPr>
        <w:instrText xml:space="preserve"> ADDIN ZOTERO_ITEM CSL_CITATION {"citationID":"LPk6D8Rb","properties":{"formattedCitation":"(Rodriguez-Galiano et al., 2015)","plainCitation":"(Rodriguez-Galiano et al., 2015)","dontUpdate":true,"noteIndex":0},"citationItems":[{"id":"LaGdlpZ9/ZMdGGJSG","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4DE992E8" w:rsidR="00085A16" w:rsidRDefault="00A236C2" w:rsidP="00331855">
      <w:pPr>
        <w:rPr>
          <w:lang w:val="en-US"/>
        </w:rPr>
      </w:pPr>
      <w:r w:rsidRPr="00E71856">
        <w:rPr>
          <w:lang w:val="en-US"/>
        </w:rPr>
        <w:lastRenderedPageBreak/>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w:t>
      </w:r>
      <w:r w:rsidR="00C05227">
        <w:rPr>
          <w:lang w:val="en-US"/>
        </w:rPr>
        <w:t xml:space="preserve"> the</w:t>
      </w:r>
      <w:r w:rsidRPr="00E71856">
        <w:rPr>
          <w:lang w:val="en-US"/>
        </w:rPr>
        <w:t xml:space="preserve">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001497">
        <w:rPr>
          <w:lang w:val="en-US"/>
        </w:rPr>
        <w:instrText xml:space="preserve"> ADDIN ZOTERO_ITEM CSL_CITATION {"citationID":"0PW15E4v","properties":{"formattedCitation":"(Cieslak &amp; Chawla, 2008)","plainCitation":"(Cieslak &amp; Chawla, 2008)","noteIndex":0},"citationItems":[{"id":"LaGdlpZ9/nxZ7kGUh","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00256298">
        <w:rPr>
          <w:lang w:val="en-US"/>
        </w:rPr>
        <w:t>,</w:t>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001497">
        <w:rPr>
          <w:lang w:val="en-US"/>
        </w:rPr>
        <w:instrText xml:space="preserve"> ADDIN ZOTERO_ITEM CSL_CITATION {"citationID":"THgF0MPI","properties":{"formattedCitation":"(Chicco &amp; Jurman, 2020)","plainCitation":"(Chicco &amp; Jurman, 2020)","noteIndex":0},"citationItems":[{"id":"LaGdlpZ9/iC7TCPjr","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 xml:space="preserve">plit and provides more reliable estimates of the model’s performance. This method assesses how well </w:t>
      </w:r>
      <w:r w:rsidR="00256298">
        <w:rPr>
          <w:lang w:val="en-US"/>
        </w:rPr>
        <w:t>an</w:t>
      </w:r>
      <w:r w:rsidR="00A05F04">
        <w:rPr>
          <w:lang w:val="en-US"/>
        </w:rPr>
        <w:t xml:space="preserve"> ML model generalizes unseen data and helps prevent overfitting. It is useful when the dataset is limited</w:t>
      </w:r>
      <w:r w:rsidR="00A57B84">
        <w:rPr>
          <w:lang w:val="en-US"/>
        </w:rPr>
        <w:t xml:space="preserve"> </w:t>
      </w:r>
      <w:r w:rsidR="00A57B84">
        <w:rPr>
          <w:lang w:val="en-US"/>
        </w:rPr>
        <w:fldChar w:fldCharType="begin"/>
      </w:r>
      <w:r w:rsidR="00001497">
        <w:rPr>
          <w:lang w:val="en-US"/>
        </w:rPr>
        <w:instrText xml:space="preserve"> ADDIN ZOTERO_ITEM CSL_CITATION {"citationID":"wPc1erWo","properties":{"formattedCitation":"(Raschka, 2018)","plainCitation":"(Raschka, 2018)","noteIndex":0},"citationItems":[{"id":"LaGdlpZ9/BL5erxqZ","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001497">
        <w:rPr>
          <w:lang w:val="en-US"/>
        </w:rPr>
        <w:instrText xml:space="preserve"> ADDIN ZOTERO_ITEM CSL_CITATION {"citationID":"jR6A8ot7","properties":{"formattedCitation":"(L. Wang et al., 2021)","plainCitation":"(L. Wang et al., 2021)","noteIndex":0},"citationItems":[{"id":"LaGdlpZ9/y4WYgIo7","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256298">
        <w:rPr>
          <w:lang w:val="en-US"/>
        </w:rPr>
        <w:t>,</w:t>
      </w:r>
      <w:r w:rsidR="00B5544E">
        <w:rPr>
          <w:lang w:val="en-US"/>
        </w:rPr>
        <w:t xml:space="preserve"> i.e.</w:t>
      </w:r>
      <w:r w:rsidR="00256298">
        <w:rPr>
          <w:lang w:val="en-US"/>
        </w:rPr>
        <w:t>,</w:t>
      </w:r>
      <w:r w:rsidR="00B5544E">
        <w:rPr>
          <w:lang w:val="en-US"/>
        </w:rPr>
        <w:t xml:space="preserv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001497">
        <w:instrText xml:space="preserve"> ADDIN ZOTERO_ITEM CSL_CITATION {"citationID":"PatuKNOR","properties":{"formattedCitation":"(Opitz &amp; Burst, 2019)","plainCitation":"(Opitz &amp; Burst, 2019)","noteIndex":0},"citationItems":[{"id":"LaGdlpZ9/QXibsRKN","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001497">
        <w:instrText xml:space="preserve"> ADDIN ZOTERO_ITEM CSL_CITATION {"citationID":"Twd3KEUC","properties":{"formattedCitation":"(Grandini et al., 2020)","plainCitation":"(Grandini et al., 2020)","noteIndex":0},"citationItems":[{"id":"LaGdlpZ9/NUVxs99x","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5F0C8E37"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001497">
        <w:rPr>
          <w:lang w:val="en-US"/>
        </w:rPr>
        <w:instrText xml:space="preserve"> ADDIN ZOTERO_ITEM CSL_CITATION {"citationID":"tCugXBCw","properties":{"formattedCitation":"(van der Maaten &amp; Hinton, 2008)","plainCitation":"(van der Maaten &amp; Hinton, 2008)","dontUpdate":true,"noteIndex":0},"citationItems":[{"id":"LaGdlpZ9/vroOJf3Q","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t>
      </w:r>
      <w:r w:rsidR="0024282B" w:rsidRPr="0024282B">
        <w:rPr>
          <w:lang w:val="en-US"/>
        </w:rPr>
        <w:t xml:space="preserve">was applied to facilitate dimensionality reduction and the visualization of high-dimensional data. As a non-linear technique, t-SNE preserves local structures and similarities between data points, enabling the identification of clusters and underlying patterns that may not be captured by linear methods. This approach is particularly suited for </w:t>
      </w:r>
      <w:proofErr w:type="gramStart"/>
      <w:r w:rsidR="0024282B" w:rsidRPr="0024282B">
        <w:rPr>
          <w:lang w:val="en-US"/>
        </w:rPr>
        <w:t>exploratory</w:t>
      </w:r>
      <w:proofErr w:type="gramEnd"/>
      <w:r w:rsidR="0024282B" w:rsidRPr="0024282B">
        <w:rPr>
          <w:lang w:val="en-US"/>
        </w:rPr>
        <w:t xml:space="preserve"> data analysis.</w:t>
      </w:r>
    </w:p>
    <w:p w14:paraId="02A04694" w14:textId="11B0A1FC" w:rsidR="00BA3652" w:rsidRDefault="009345A5" w:rsidP="001B32F8">
      <w:pPr>
        <w:pStyle w:val="Heading3"/>
      </w:pPr>
      <w:r>
        <w:t xml:space="preserve">3.4 </w:t>
      </w:r>
      <w:r w:rsidR="00667DD4" w:rsidRPr="009345A5">
        <w:t>Previous findings on the used dataset</w:t>
      </w:r>
    </w:p>
    <w:p w14:paraId="783A947C" w14:textId="584D754B" w:rsidR="00874FC2" w:rsidRPr="008D3132" w:rsidRDefault="001B32F8" w:rsidP="00874FC2">
      <w:r w:rsidRPr="00001497">
        <w:t xml:space="preserve">The dataset used in this study comprises 14 </w:t>
      </w:r>
      <w:r w:rsidRPr="008D3132">
        <w:t>variables derived from a total of 56 survey items administered after a one-week implementation of tandem learning.</w:t>
      </w:r>
      <w:r w:rsidR="00874FC2" w:rsidRPr="008D3132">
        <w:t xml:space="preserve"> The variables fall into three broad categories: psychological-emotional constructs, demographic-academic background, and tandem-specific learning experiences.</w:t>
      </w:r>
      <w:r w:rsidRPr="008D3132">
        <w:t xml:space="preserve"> </w:t>
      </w:r>
      <w:r w:rsidR="00874FC2" w:rsidRPr="008D3132">
        <w:t>Data were collected using a combination of standardized psychological instruments, self-report Likert-scale questionnaires, and school records. Psychological constructs were assessed using: (1) the OEJTS (</w:t>
      </w:r>
      <w:r w:rsidR="00874FC2" w:rsidRPr="008D3132">
        <w:rPr>
          <w:i/>
        </w:rPr>
        <w:t>Operationalized Jungian Types Scales</w:t>
      </w:r>
      <w:r w:rsidR="00874FC2" w:rsidRPr="008D3132">
        <w:t>) for MBTI personality traits (Introversion, Sensing, Feeling, Judging), (2) the AMAS (</w:t>
      </w:r>
      <w:r w:rsidR="00874FC2" w:rsidRPr="008D3132">
        <w:rPr>
          <w:i/>
        </w:rPr>
        <w:t>Abbreviated Math Anxiety Scale</w:t>
      </w:r>
      <w:r w:rsidR="00874FC2" w:rsidRPr="008D3132">
        <w:t>) for mathematics anxiety, and (3) a shortened version of the ATMI (</w:t>
      </w:r>
      <w:r w:rsidR="00874FC2" w:rsidRPr="008D3132">
        <w:rPr>
          <w:i/>
        </w:rPr>
        <w:t>Attitudes Toward Mathematics Inventory</w:t>
      </w:r>
      <w:r w:rsidR="00874FC2" w:rsidRPr="008D3132">
        <w:t>) for motivational orientation. Demographic and academic data, such as gender, classroom teacher, class group, and recent math grades, were obtained from official school records. Tandem-specific variables were collected through Likert-scale items developed for this study, focusing on students’ perceptions of their group interaction (both qualitative and quantitative aspects), as well as their relative performance compared to their partner. These items were based on prior qualitative research and piloted in a preliminary study for clarity and relevance.</w:t>
      </w:r>
    </w:p>
    <w:p w14:paraId="4C4B30C8" w14:textId="28B1445E" w:rsidR="00667DD4"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001497">
        <w:rPr>
          <w:lang w:val="sl-SI"/>
        </w:rPr>
        <w:instrText xml:space="preserve"> ADDIN ZOTERO_ITEM CSL_CITATION {"citationID":"aE7Foy4C","properties":{"formattedCitation":"(Author, 2024)","plainCitation":"(Author, 2024)","noteIndex":0},"citationItems":[{"id":"LaGdlpZ9/ES2NsFMH","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 xml:space="preserve">alpha being used for variables (1) Anxiety, (2) Motivation, (3) Introversion, (4) Sensing, (5) Feeling, and (6) Judging all of them having fair </w:t>
      </w:r>
      <w:r w:rsidRPr="00913E96">
        <w:rPr>
          <w:lang w:val="en-US"/>
        </w:rPr>
        <w:t>results</w:t>
      </w:r>
      <w:r w:rsidR="00874FC2" w:rsidRPr="00913E96">
        <w:rPr>
          <w:lang w:val="en-US"/>
        </w:rPr>
        <w:t xml:space="preserve"> </w:t>
      </w:r>
      <w:r w:rsidR="00874FC2" w:rsidRPr="00913E96">
        <w:t>(α &gt; 0.70)</w:t>
      </w:r>
      <w:r w:rsidRPr="00913E96">
        <w:rPr>
          <w:lang w:val="en-US"/>
        </w:rPr>
        <w:t>.</w:t>
      </w:r>
    </w:p>
    <w:p w14:paraId="463F9267" w14:textId="45848294" w:rsidR="00874FC2" w:rsidRPr="00874FC2" w:rsidRDefault="00874FC2" w:rsidP="00874FC2">
      <w:pPr>
        <w:rPr>
          <w:lang w:val="en-US"/>
        </w:rPr>
      </w:pPr>
      <w:r w:rsidRPr="00001497">
        <w:rPr>
          <w:lang w:val="en-US"/>
        </w:rPr>
        <w:lastRenderedPageBreak/>
        <w:t>The selection of variables in the ML models was not arbitrary, but theoretically grounded in a model proposed by Author (2024), which emphasizes three critical domains influencing tandem learning outcomes: (1) learner characteristics (e.g., personality, anxiety, motivation), (2) contextual-academic background (e.g., grades, class environment), (3) interactional dynamics within tandem learning (e.g., quality of peer interaction, perceived performance differentials).</w:t>
      </w:r>
    </w:p>
    <w:p w14:paraId="5049010A" w14:textId="0F7980A4" w:rsidR="00874FC2" w:rsidRPr="00CA271E" w:rsidRDefault="00874FC2" w:rsidP="00874FC2">
      <w:pPr>
        <w:rPr>
          <w:lang w:val="en-US"/>
        </w:rPr>
      </w:pPr>
      <w:r w:rsidRPr="00001497">
        <w:rPr>
          <w:lang w:val="en-US"/>
        </w:rPr>
        <w:t>This tripartite framework draws on constructivist learning theory</w:t>
      </w:r>
      <w:r w:rsidR="00001497">
        <w:rPr>
          <w:lang w:val="en-US"/>
        </w:rPr>
        <w:t xml:space="preserve"> </w:t>
      </w:r>
      <w:r w:rsidR="00001497">
        <w:rPr>
          <w:lang w:val="en-US"/>
        </w:rPr>
        <w:fldChar w:fldCharType="begin"/>
      </w:r>
      <w:r w:rsidR="00001497">
        <w:rPr>
          <w:lang w:val="en-US"/>
        </w:rPr>
        <w:instrText xml:space="preserve"> ADDIN ZOTERO_ITEM CSL_CITATION {"citationID":"Ua4FyDGf","properties":{"formattedCitation":"(Vygotskij &amp; Cole, 1981)","plainCitation":"(Vygotskij &amp; Cole, 1981)","noteIndex":0},"citationItems":[{"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001497">
        <w:rPr>
          <w:lang w:val="en-US"/>
        </w:rPr>
        <w:fldChar w:fldCharType="separate"/>
      </w:r>
      <w:r w:rsidR="00001497" w:rsidRPr="00001497">
        <w:rPr>
          <w:rFonts w:ascii="Calibri" w:hAnsi="Calibri" w:cs="Calibri"/>
        </w:rPr>
        <w:t>(Vygotskij &amp; Cole, 1981)</w:t>
      </w:r>
      <w:r w:rsidR="00001497">
        <w:rPr>
          <w:lang w:val="en-US"/>
        </w:rPr>
        <w:fldChar w:fldCharType="end"/>
      </w:r>
      <w:r w:rsidRPr="00001497">
        <w:rPr>
          <w:lang w:val="en-US"/>
        </w:rPr>
        <w:t>, as well as peer learning literature</w:t>
      </w:r>
      <w:r w:rsidR="00001497">
        <w:rPr>
          <w:lang w:val="en-US"/>
        </w:rPr>
        <w:t xml:space="preserve"> </w:t>
      </w:r>
      <w:r w:rsidR="00001497">
        <w:rPr>
          <w:lang w:val="en-US"/>
        </w:rPr>
        <w:fldChar w:fldCharType="begin"/>
      </w:r>
      <w:r w:rsidR="00001497">
        <w:rPr>
          <w:lang w:val="en-US"/>
        </w:rPr>
        <w:instrText xml:space="preserve"> ADDIN ZOTERO_ITEM CSL_CITATION {"citationID":"v7c8Fjso","properties":{"formattedCitation":"(Topping, 2005)","plainCitation":"(Topping, 2005)","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sidR="00001497">
        <w:rPr>
          <w:lang w:val="en-US"/>
        </w:rPr>
        <w:fldChar w:fldCharType="separate"/>
      </w:r>
      <w:r w:rsidR="00001497" w:rsidRPr="00001497">
        <w:rPr>
          <w:rFonts w:ascii="Calibri" w:hAnsi="Calibri" w:cs="Calibri"/>
        </w:rPr>
        <w:t>(Topping, 2005)</w:t>
      </w:r>
      <w:r w:rsidR="00001497">
        <w:rPr>
          <w:lang w:val="en-US"/>
        </w:rPr>
        <w:fldChar w:fldCharType="end"/>
      </w:r>
      <w:r w:rsidRPr="00001497">
        <w:rPr>
          <w:lang w:val="en-US"/>
        </w:rPr>
        <w:t>, suggesting that both internal learner traits and socially constructed experiences shape educational outcomes in collaborative settings.</w:t>
      </w:r>
    </w:p>
    <w:p w14:paraId="4B91BC1B" w14:textId="251D6C5B" w:rsidR="00874FC2"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EC670C7"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w:t>
      </w:r>
      <w:r w:rsidR="00256298">
        <w:rPr>
          <w:lang w:val="en-US"/>
        </w:rPr>
        <w:t>success</w:t>
      </w:r>
      <w:r w:rsidR="000D2EEC" w:rsidRPr="00DE58D0">
        <w:rPr>
          <w:lang w:val="en-US"/>
        </w:rPr>
        <w:t xml:space="preserve"> on </w:t>
      </w:r>
      <w:r w:rsidR="006B3DA8">
        <w:rPr>
          <w:lang w:val="en-US"/>
        </w:rPr>
        <w:t xml:space="preserve">a </w:t>
      </w:r>
      <w:r w:rsidR="00256298">
        <w:rPr>
          <w:lang w:val="en-US"/>
        </w:rPr>
        <w:t>3-level</w:t>
      </w:r>
      <w:r w:rsidR="006B3DA8">
        <w:rPr>
          <w:lang w:val="en-US"/>
        </w:rPr>
        <w:t xml:space="preserve">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t>
      </w:r>
      <w:r w:rsidR="00256298">
        <w:rPr>
          <w:lang w:val="en-US"/>
        </w:rPr>
        <w:t>well-being</w:t>
      </w:r>
      <w:r w:rsidR="000D2EEC" w:rsidRPr="00DE58D0">
        <w:rPr>
          <w:lang w:val="en-US"/>
        </w:rPr>
        <w:t xml:space="preserve">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256298">
        <w:rPr>
          <w:lang w:val="en-US"/>
        </w:rPr>
        <w:t xml:space="preserve">a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w:t>
      </w:r>
      <w:r w:rsidR="00DB71B3">
        <w:rPr>
          <w:lang w:val="en-US"/>
        </w:rPr>
        <w:t xml:space="preserve">the </w:t>
      </w:r>
      <w:r w:rsidR="00BF61B7" w:rsidRPr="00DE58D0">
        <w:rPr>
          <w:lang w:val="en-US"/>
        </w:rPr>
        <w:t>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lastRenderedPageBreak/>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10CD31BE"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 xml:space="preserve">For baseline reference, we consider a simple model that predicts the majority class for all instances, resulting in an accuracy of 44 (representing the largest class) out of 89 (total samples), equivalent to </w:t>
      </w:r>
      <w:r w:rsidR="00360F63" w:rsidRPr="007F1284">
        <w:lastRenderedPageBreak/>
        <w:t>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 xml:space="preserve">ful”) and 1 (“neutral”). Finally, we reintroduced the three-state classification, but this time with a reduced set of variables, based on their </w:t>
      </w:r>
      <w:r w:rsidR="00256298">
        <w:t>predictive</w:t>
      </w:r>
      <w:r w:rsidR="0090549F" w:rsidRPr="007F1284">
        <w:t xml:space="preserve"> strength as seen in </w:t>
      </w:r>
      <w:r w:rsidR="00256298">
        <w:t xml:space="preserve">the </w:t>
      </w:r>
      <w:r w:rsidR="0090549F" w:rsidRPr="007F1284">
        <w:t>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7DE1775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Therefore</w:t>
      </w:r>
      <w:r w:rsidR="00256298">
        <w:rPr>
          <w:lang w:val="en-US"/>
        </w:rPr>
        <w:t>,</w:t>
      </w:r>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5DB1D3F4"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256298">
        <w:rPr>
          <w:noProof/>
          <w:lang w:val="en-US"/>
        </w:rPr>
        <w:t>,</w:t>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001497">
        <w:rPr>
          <w:noProof/>
          <w:lang w:val="en-US"/>
        </w:rPr>
        <w:instrText xml:space="preserve"> ADDIN ZOTERO_ITEM CSL_CITATION {"citationID":"UNyo3gGx","properties":{"formattedCitation":"(Chicco et al., 2021)","plainCitation":"(Chicco et al., 2021)","noteIndex":0},"citationItems":[{"id":"LaGdlpZ9/htxKECGR","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lastRenderedPageBreak/>
        <w:drawing>
          <wp:inline distT="0" distB="0" distL="0" distR="0" wp14:anchorId="61F486C6" wp14:editId="0897F655">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509C024"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001497">
        <w:rPr>
          <w:lang w:val="en-US"/>
        </w:rPr>
        <w:instrText xml:space="preserve"> ADDIN ZOTERO_ITEM CSL_CITATION {"citationID":"knAtxB2P","properties":{"formattedCitation":"(Harangi et al., 2020)","plainCitation":"(Harangi et al., 2020)","noteIndex":0},"citationItems":[{"id":"LaGdlpZ9/QSu4Pag0","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Therefore</w:t>
      </w:r>
      <w:r w:rsidR="00256298">
        <w:rPr>
          <w:lang w:val="en-US"/>
        </w:rPr>
        <w:t>,</w:t>
      </w:r>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256298">
        <w:rPr>
          <w:lang w:val="en-US"/>
        </w:rPr>
        <w:t>,</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256298">
        <w:rPr>
          <w:lang w:val="en-US"/>
        </w:rPr>
        <w:t>,</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45954F7F"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w:t>
      </w:r>
      <w:r w:rsidR="00256298">
        <w:rPr>
          <w:lang w:val="en-US"/>
        </w:rPr>
        <w:t xml:space="preserve">the </w:t>
      </w:r>
      <w:r w:rsidR="003B7050">
        <w:rPr>
          <w:lang w:val="en-US"/>
        </w:rPr>
        <w:t>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3DF55A5A">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0C179940"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 xml:space="preserve">Confusion matrices for </w:t>
      </w:r>
      <w:r w:rsidR="00256298">
        <w:t xml:space="preserve">the </w:t>
      </w:r>
      <w:r w:rsidRPr="00742894">
        <w:t>binary case.</w:t>
      </w:r>
    </w:p>
    <w:p w14:paraId="795970C9" w14:textId="559B8DE9"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w:t>
      </w:r>
      <w:r w:rsidR="009F5063" w:rsidRPr="009F5063">
        <w:rPr>
          <w:i w:val="0"/>
          <w:iCs w:val="0"/>
          <w:color w:val="auto"/>
          <w:sz w:val="22"/>
          <w:szCs w:val="22"/>
        </w:rPr>
        <w:t>Omitting psychological variables did not significantly affect performance</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lastRenderedPageBreak/>
        <w:drawing>
          <wp:inline distT="0" distB="0" distL="0" distR="0" wp14:anchorId="035BBAB1" wp14:editId="23A2F748">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048B1DD" w14:textId="7EEB1F1E" w:rsidR="00F30D17" w:rsidRPr="00DE58D0"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001497">
        <w:rPr>
          <w:lang w:val="en-US"/>
        </w:rPr>
        <w:instrText xml:space="preserve"> ADDIN ZOTERO_ITEM CSL_CITATION {"citationID":"MI5XwTAX","properties":{"formattedCitation":"(Bibal et al., 2023)","plainCitation":"(Bibal et al., 2023)","noteIndex":0},"citationItems":[{"id":"LaGdlpZ9/QwDrb9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B47520" w:rsidRPr="00B47520">
        <w:rPr>
          <w:lang w:val="en-US"/>
        </w:rPr>
        <w:t>The results suggest that distinguishing patterns between classes is challenging, supporting our earlier speculation. Notably, some separation between class 0 and class 1 becomes visible in three-dimensional space. Detailed two- and three-dimensional t-SNE visualizations are provided in Supplementary</w:t>
      </w:r>
      <w:r w:rsidR="00205D2D">
        <w:rPr>
          <w:lang w:val="en-US"/>
        </w:rPr>
        <w:t xml:space="preserve"> </w:t>
      </w:r>
      <w:r w:rsidR="00205D2D">
        <w:rPr>
          <w:lang w:val="en-US"/>
        </w:rPr>
        <w:fldChar w:fldCharType="begin"/>
      </w:r>
      <w:r w:rsidR="00205D2D">
        <w:rPr>
          <w:lang w:val="en-US"/>
        </w:rPr>
        <w:instrText xml:space="preserve"> REF _Ref159226768 \h </w:instrText>
      </w:r>
      <w:r w:rsidR="00205D2D">
        <w:rPr>
          <w:lang w:val="en-US"/>
        </w:rPr>
      </w:r>
      <w:r w:rsidR="00205D2D">
        <w:rPr>
          <w:lang w:val="en-US"/>
        </w:rPr>
        <w:fldChar w:fldCharType="separate"/>
      </w:r>
      <w:r w:rsidR="00205D2D">
        <w:t xml:space="preserve">Figure </w:t>
      </w:r>
      <w:r w:rsidR="00205D2D">
        <w:rPr>
          <w:noProof/>
        </w:rPr>
        <w:t>6</w:t>
      </w:r>
      <w:r w:rsidR="00205D2D">
        <w:rPr>
          <w:lang w:val="en-US"/>
        </w:rPr>
        <w:fldChar w:fldCharType="end"/>
      </w:r>
      <w:r w:rsidR="00205D2D">
        <w:rPr>
          <w:lang w:val="en-US"/>
        </w:rPr>
        <w:t xml:space="preserve"> and </w:t>
      </w:r>
      <w:r w:rsidR="00205D2D">
        <w:rPr>
          <w:lang w:val="en-US"/>
        </w:rPr>
        <w:fldChar w:fldCharType="begin"/>
      </w:r>
      <w:r w:rsidR="00205D2D">
        <w:rPr>
          <w:lang w:val="en-US"/>
        </w:rPr>
        <w:instrText xml:space="preserve"> REF _Ref159226777 \h </w:instrText>
      </w:r>
      <w:r w:rsidR="00205D2D">
        <w:rPr>
          <w:lang w:val="en-US"/>
        </w:rPr>
      </w:r>
      <w:r w:rsidR="00205D2D">
        <w:rPr>
          <w:lang w:val="en-US"/>
        </w:rPr>
        <w:fldChar w:fldCharType="separate"/>
      </w:r>
      <w:r w:rsidR="00205D2D">
        <w:t xml:space="preserve">Figure </w:t>
      </w:r>
      <w:r w:rsidR="00205D2D">
        <w:rPr>
          <w:noProof/>
        </w:rPr>
        <w:t>7</w:t>
      </w:r>
      <w:r w:rsidR="00205D2D">
        <w:rPr>
          <w:lang w:val="en-US"/>
        </w:rPr>
        <w:fldChar w:fldCharType="end"/>
      </w:r>
      <w:r w:rsidR="00B47520" w:rsidRPr="00B47520">
        <w:rPr>
          <w:lang w:val="en-US"/>
        </w:rPr>
        <w:t>.</w:t>
      </w:r>
    </w:p>
    <w:p w14:paraId="61834A29" w14:textId="23BAC438" w:rsidR="00CC42DF" w:rsidRPr="003911F5" w:rsidRDefault="00431CE2" w:rsidP="009345A5">
      <w:pPr>
        <w:pStyle w:val="Heading2"/>
        <w:numPr>
          <w:ilvl w:val="0"/>
          <w:numId w:val="11"/>
        </w:numPr>
        <w:rPr>
          <w:lang w:val="en-US"/>
        </w:rPr>
      </w:pPr>
      <w:r w:rsidRPr="003911F5">
        <w:rPr>
          <w:lang w:val="en-US"/>
        </w:rPr>
        <w:t>Discussion</w:t>
      </w:r>
    </w:p>
    <w:p w14:paraId="5A09AFFA" w14:textId="5887831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oZIHm0UO","properties":{"formattedCitation":"(S. Wang et al., 2023)","plainCitation":"(S. Wang et al., 2023)","noteIndex":0},"citationItems":[{"id":"LaGdlpZ9/4e48Uibj","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001497">
        <w:rPr>
          <w:lang w:val="en-US"/>
        </w:rPr>
        <w:instrText xml:space="preserve"> ADDIN ZOTERO_ITEM CSL_CITATION {"citationID":"VHgttCy1","properties":{"formattedCitation":"(Kalaian et al., 2018)","plainCitation":"(Kalaian et al., 2018)","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l2ToRspS","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001497">
        <w:rPr>
          <w:lang w:val="en-US"/>
        </w:rPr>
        <w:instrText xml:space="preserve"> ADDIN ZOTERO_ITEM CSL_CITATION {"citationID":"eG2OuaRi","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001497">
        <w:instrText xml:space="preserve"> ADDIN ZOTERO_ITEM CSL_CITATION {"citationID":"QahVyXVo","properties":{"formattedCitation":"(Ahmad et al., 2021; Pratt, 2002)","plainCitation":"(Ahmad et al., 2021; Pratt, 2002)","noteIndex":0},"citationItems":[{"id":"LaGdlpZ9/auVjGNfQ","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LaGdlpZ9/HWLydbVp","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001497">
        <w:instrText xml:space="preserve"> ADDIN ZOTERO_ITEM CSL_CITATION {"citationID":"ytDxT2yf","properties":{"formattedCitation":"(Hilbert et al., 2021)","plainCitation":"(Hilbert et al., 2021)","noteIndex":0},"citationItems":[{"id":"LaGdlpZ9/yhbrqQsB","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067DF55F"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w:t>
      </w:r>
      <w:r w:rsidR="00856E10">
        <w:rPr>
          <w:lang w:val="en-US"/>
        </w:rPr>
        <w:lastRenderedPageBreak/>
        <w:t xml:space="preserve">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t>
      </w:r>
      <w:r w:rsidR="00F93112" w:rsidRPr="00F93112">
        <w:rPr>
          <w:lang w:val="en-US"/>
        </w:rPr>
        <w:t>Considering variable importance, the model did not improve significantly</w:t>
      </w:r>
      <w:r w:rsidRPr="00DE58D0">
        <w:rPr>
          <w:lang w:val="en-US"/>
        </w:rPr>
        <w:t>.</w:t>
      </w:r>
      <w:r w:rsidR="009A0F2A">
        <w:rPr>
          <w:lang w:val="en-US"/>
        </w:rPr>
        <w:t xml:space="preserve"> Best models of classification were not consistent, which emphasizes </w:t>
      </w:r>
      <w:r w:rsidR="00256298">
        <w:rPr>
          <w:lang w:val="en-US"/>
        </w:rPr>
        <w:t xml:space="preserve">that </w:t>
      </w:r>
      <w:r w:rsidR="009A0F2A">
        <w:rPr>
          <w:lang w:val="en-US"/>
        </w:rPr>
        <w:t xml:space="preserve">certain algorithms are more suited to a particular problem </w:t>
      </w:r>
      <w:r w:rsidR="009A0F2A">
        <w:rPr>
          <w:lang w:val="en-US"/>
        </w:rPr>
        <w:fldChar w:fldCharType="begin"/>
      </w:r>
      <w:r w:rsidR="00001497">
        <w:rPr>
          <w:lang w:val="en-US"/>
        </w:rPr>
        <w:instrText xml:space="preserve"> ADDIN ZOTERO_ITEM CSL_CITATION {"citationID":"d9Jx8sET","properties":{"formattedCitation":"(Alzubi et al., 2018)","plainCitation":"(Alzubi et al., 2018)","noteIndex":0},"citationItems":[{"id":"LaGdlpZ9/IfwthCgO","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w:t>
      </w:r>
      <w:r w:rsidR="00256298">
        <w:rPr>
          <w:lang w:val="en-US"/>
        </w:rPr>
        <w:t xml:space="preserve">the </w:t>
      </w:r>
      <w:r w:rsidR="009A0F2A">
        <w:rPr>
          <w:lang w:val="en-US"/>
        </w:rPr>
        <w:t xml:space="preserve">metric chosen for model evaluation </w:t>
      </w:r>
      <w:r w:rsidR="00F920B5" w:rsidRPr="00DE040F">
        <w:fldChar w:fldCharType="begin"/>
      </w:r>
      <w:r w:rsidR="00001497">
        <w:instrText xml:space="preserve"> ADDIN ZOTERO_ITEM CSL_CITATION {"citationID":"h5QsNVqw","properties":{"formattedCitation":"(Erickson &amp; Kitamura, 2021)","plainCitation":"(Erickson &amp; Kitamura, 2021)","noteIndex":0},"citationItems":[{"id":"LaGdlpZ9/9xtfRyPb","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18914FB3" w:rsidR="00BB3BE1" w:rsidRPr="006B2441" w:rsidRDefault="00BB3BE1" w:rsidP="00BB3BE1">
      <w:pPr>
        <w:rPr>
          <w:lang w:val="en-US"/>
        </w:rPr>
      </w:pPr>
      <w:r w:rsidRPr="006B2441">
        <w:rPr>
          <w:lang w:val="en-US"/>
        </w:rPr>
        <w:t>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grounded in explainable AI (XAI) approaches is needed to ensure that such models can provide meaningful, actionable insights for educators and stakeholders.</w:t>
      </w:r>
    </w:p>
    <w:p w14:paraId="15CC7517" w14:textId="0BC3CB8A" w:rsidR="00AC6DAC" w:rsidRPr="008049D8" w:rsidRDefault="00B052A7" w:rsidP="00331855">
      <w:pPr>
        <w:rPr>
          <w:lang w:val="sl-SI"/>
        </w:rPr>
      </w:pPr>
      <w:r w:rsidRPr="006B2441">
        <w:rPr>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6B2441">
        <w:rPr>
          <w:lang w:val="en-US"/>
        </w:rPr>
        <w:t xml:space="preserve">. However, for </w:t>
      </w:r>
      <w:r w:rsidR="00653EDE" w:rsidRPr="006B2441">
        <w:rPr>
          <w:lang w:val="en-US"/>
        </w:rPr>
        <w:t xml:space="preserve">the </w:t>
      </w:r>
      <w:r w:rsidR="0085369A" w:rsidRPr="006B2441">
        <w:rPr>
          <w:lang w:val="en-US"/>
        </w:rPr>
        <w:t>implementation of results, we would like the models to be more accurate and consistent, therefore</w:t>
      </w:r>
      <w:r w:rsidR="00DB71B3">
        <w:rPr>
          <w:lang w:val="en-US"/>
        </w:rPr>
        <w:t>,</w:t>
      </w:r>
      <w:r w:rsidR="0085369A" w:rsidRPr="00DE58D0">
        <w:rPr>
          <w:lang w:val="en-US"/>
        </w:rPr>
        <w:t xml:space="preserve"> more insight regarding </w:t>
      </w:r>
      <w:r w:rsidR="00256298">
        <w:rPr>
          <w:lang w:val="en-US"/>
        </w:rPr>
        <w:t xml:space="preserve">the </w:t>
      </w:r>
      <w:r w:rsidR="0085369A" w:rsidRPr="00DE58D0">
        <w:rPr>
          <w:lang w:val="en-US"/>
        </w:rPr>
        <w:t>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256298">
        <w:rPr>
          <w:lang w:val="sl-SI"/>
        </w:rPr>
        <w:t>,</w:t>
      </w:r>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w:t>
      </w:r>
      <w:r w:rsidR="00DB71B3">
        <w:rPr>
          <w:lang w:val="sl-SI"/>
        </w:rPr>
        <w:t>ogical</w:t>
      </w:r>
      <w:proofErr w:type="spellEnd"/>
      <w:r w:rsidR="00DB71B3">
        <w:rPr>
          <w:lang w:val="sl-SI"/>
        </w:rPr>
        <w:t xml:space="preserve"> </w:t>
      </w:r>
      <w:proofErr w:type="spellStart"/>
      <w:r w:rsidR="00DB71B3">
        <w:rPr>
          <w:lang w:val="sl-SI"/>
        </w:rPr>
        <w:t>practices</w:t>
      </w:r>
      <w:proofErr w:type="spellEnd"/>
      <w:r w:rsidR="00DB71B3">
        <w:rPr>
          <w:lang w:val="sl-SI"/>
        </w:rPr>
        <w:t xml:space="preserve"> is </w:t>
      </w:r>
      <w:proofErr w:type="spellStart"/>
      <w:r w:rsidR="00DB71B3">
        <w:rPr>
          <w:lang w:val="sl-SI"/>
        </w:rPr>
        <w:t>encouraged</w:t>
      </w:r>
      <w:proofErr w:type="spellEnd"/>
      <w:r w:rsidR="00DB71B3">
        <w:rPr>
          <w:lang w:val="sl-SI"/>
        </w:rPr>
        <w:t>.</w:t>
      </w:r>
    </w:p>
    <w:p w14:paraId="3DA323B3" w14:textId="620A7378"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LaGdlpZ9/dkB8wIAI","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LaGdlpZ9/owmSv38J","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JUT7BcWY","properties":{"formattedCitation":"(Marinucci et al., 2023)","plainCitation":"(Marinucci et al., 2023)","noteIndex":0},"citationItems":[{"id":"LaGdlpZ9/SzyybVrq","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 xml:space="preserve">in model development, interpretability, and ongoing evaluation to mitigate biases </w:t>
      </w:r>
      <w:r w:rsidR="00256298">
        <w:rPr>
          <w:lang w:val="en-US"/>
        </w:rPr>
        <w:t>remain</w:t>
      </w:r>
      <w:r w:rsidRPr="00DE58D0">
        <w:rPr>
          <w:lang w:val="en-US"/>
        </w:rPr>
        <w:t xml:space="preserve">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2B24B88A" w:rsidR="004038B0" w:rsidRPr="0054645B" w:rsidRDefault="004038B0" w:rsidP="004038B0">
      <w:pPr>
        <w:rPr>
          <w:lang w:val="en-US"/>
        </w:rPr>
      </w:pPr>
      <w:r w:rsidRPr="006B2441">
        <w:rPr>
          <w:lang w:val="en-US"/>
        </w:rPr>
        <w:t xml:space="preserve">This study explores the use of machine learning algorithms to estimate whether students might respond positively to a specific instructional method—tandem learning—in mathematics education. While the application of AI in education holds promise, especially for personalizing teaching strategies, 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w:t>
      </w:r>
      <w:r w:rsidRPr="0054645B">
        <w:rPr>
          <w:lang w:val="en-US"/>
        </w:rPr>
        <w:t>required to identify the key features that drive successful model performance in this domain.</w:t>
      </w:r>
    </w:p>
    <w:p w14:paraId="0FDEB23D" w14:textId="09EEDAA7" w:rsidR="00DB71B3" w:rsidRPr="0054645B" w:rsidRDefault="00DB71B3" w:rsidP="00DB71B3">
      <w:pPr>
        <w:rPr>
          <w:lang w:val="en-US"/>
        </w:rPr>
      </w:pPr>
      <w:r w:rsidRPr="0054645B">
        <w:rPr>
          <w:lang w:val="en-US"/>
        </w:rPr>
        <w:lastRenderedPageBreak/>
        <w:t>The overall classification performance of the models was weak, with most algorithms performing only marginally better than random guessing. Several factors may explain the poor model performance. First, while the dataset included variables related to personality traits, emotional and motivational profiles, and perceived interaction quality, it lacked domain-specific variables directly tied to mathematical content knowledge or skill development. This absence likely limited the models’ capacity to capture relevant predictors of learning outcomes in a mathematics-specific context. Future research should prioritize the inclusion of such domain-relevant features (e.g., problem-solving accuracy, prior math performance, or task-level engagement) to improve predictive accuracy.</w:t>
      </w:r>
    </w:p>
    <w:p w14:paraId="607B16C5" w14:textId="59E1247E" w:rsidR="00DB71B3" w:rsidRPr="0054645B" w:rsidRDefault="00DB71B3" w:rsidP="00DB71B3">
      <w:pPr>
        <w:rPr>
          <w:lang w:val="en-US"/>
        </w:rPr>
      </w:pPr>
      <w:r w:rsidRPr="0054645B">
        <w:rPr>
          <w:lang w:val="en-US"/>
        </w:rPr>
        <w:t xml:space="preserve">Second, the study does not evaluate the overall effectiveness of tandem learning </w:t>
      </w:r>
      <w:proofErr w:type="gramStart"/>
      <w:r w:rsidRPr="0054645B">
        <w:rPr>
          <w:lang w:val="en-US"/>
        </w:rPr>
        <w:t>itself, but</w:t>
      </w:r>
      <w:proofErr w:type="gramEnd"/>
      <w:r w:rsidRPr="0054645B">
        <w:rPr>
          <w:lang w:val="en-US"/>
        </w:rPr>
        <w:t xml:space="preserve"> rather examines the feasibility of predicting individual responses to it, based on a limited set of features. Thus, interpretations of the results should avoid overgeneralization.</w:t>
      </w:r>
    </w:p>
    <w:p w14:paraId="4E68E5D9" w14:textId="53CCE9AF" w:rsidR="00DB71B3" w:rsidRPr="0054645B" w:rsidRDefault="00DB71B3" w:rsidP="00DB71B3">
      <w:pPr>
        <w:rPr>
          <w:lang w:val="en-US"/>
        </w:rPr>
      </w:pPr>
      <w:r w:rsidRPr="0054645B">
        <w:rPr>
          <w:lang w:val="en-US"/>
        </w:rPr>
        <w:t>Third, the relatively small sample size restricts generalizability and limits the statistical power of the analysis. In ML contexts, small datasets pose a risk of overfitting, where the model learns patterns specific to the training data that do not generalize to unseen data</w:t>
      </w:r>
      <w:r w:rsidR="0054645B">
        <w:rPr>
          <w:lang w:val="en-US"/>
        </w:rPr>
        <w:t xml:space="preserve"> </w:t>
      </w:r>
      <w:r w:rsidR="0054645B">
        <w:rPr>
          <w:lang w:val="en-US"/>
        </w:rPr>
        <w:fldChar w:fldCharType="begin"/>
      </w:r>
      <w:r w:rsidR="0054645B">
        <w:rPr>
          <w:lang w:val="en-US"/>
        </w:rPr>
        <w:instrText xml:space="preserve"> ADDIN ZOTERO_ITEM CSL_CITATION {"citationID":"MxxhTb0O","properties":{"formattedCitation":"(Ying, 2019)","plainCitation":"(Ying, 2019)","noteIndex":0},"citationItems":[{"id":266,"uris":["http://zotero.org/users/local/ZlhuMgGE/items/HJXIIQ9L"],"itemData":{"id":266,"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54645B">
        <w:rPr>
          <w:lang w:val="en-US"/>
        </w:rPr>
        <w:fldChar w:fldCharType="separate"/>
      </w:r>
      <w:r w:rsidR="0054645B" w:rsidRPr="0054645B">
        <w:rPr>
          <w:rFonts w:ascii="Calibri" w:hAnsi="Calibri" w:cs="Calibri"/>
        </w:rPr>
        <w:t>(Ying, 2019)</w:t>
      </w:r>
      <w:r w:rsidR="0054645B">
        <w:rPr>
          <w:lang w:val="en-US"/>
        </w:rPr>
        <w:fldChar w:fldCharType="end"/>
      </w:r>
      <w:r w:rsidRPr="0054645B">
        <w:rPr>
          <w:lang w:val="en-US"/>
        </w:rPr>
        <w:t>. This is especially problematic for complex models such as ensemble algorithms, which require substantial data to avoid fitting noise. While we applied cross-validation, regularization, and feature selection techniques to mitigate these risks, these methodological safeguards cannot fully compensate for the limitations of a small and imbalanced dataset.</w:t>
      </w:r>
    </w:p>
    <w:p w14:paraId="140AFF43" w14:textId="1E358C58" w:rsidR="00DB71B3" w:rsidRPr="0054645B" w:rsidRDefault="00DB71B3" w:rsidP="00DB71B3">
      <w:pPr>
        <w:rPr>
          <w:lang w:val="en-US"/>
        </w:rPr>
      </w:pPr>
      <w:r w:rsidRPr="0054645B">
        <w:rPr>
          <w:lang w:val="en-US"/>
        </w:rPr>
        <w:t>Additionally, class imbalance in the target variable—particularly the relatively low number of students reporting unsuccessful experiences with tandem learning—may have biased the models toward the majority class, thereby inflating accuracy metrics. Alternative performance metrics such as precision, recall, and F1-score were considered, but these too remained low, confirming the limited discriminative power of the models.</w:t>
      </w:r>
    </w:p>
    <w:p w14:paraId="543525BF" w14:textId="4B70A16E" w:rsidR="00DB71B3" w:rsidRDefault="00DB71B3" w:rsidP="00DB71B3">
      <w:pPr>
        <w:rPr>
          <w:lang w:val="en-US"/>
        </w:rPr>
      </w:pPr>
      <w:r w:rsidRPr="0054645B">
        <w:rPr>
          <w:lang w:val="en-US"/>
        </w:rPr>
        <w:t>Taken together, these findings should be interpreted as a preliminary step in exploring ML applications within collaborative pedagogies such as tandem learning. Future studies should aim to (1) increase dataset size and diversity to enhance model generalizability and robustness, (2) include domain-specific cognitive and behavioral metrics, (3) address class imbalance using appropriate resampling or weighting techniques, and (4) establish clearer theoretical links between predictors and learning mechanisms.</w:t>
      </w:r>
    </w:p>
    <w:p w14:paraId="4EA3D170" w14:textId="11E6BCAC" w:rsidR="00B47520" w:rsidRDefault="00B47520" w:rsidP="00B47520">
      <w:pPr>
        <w:pStyle w:val="Heading2"/>
        <w:numPr>
          <w:ilvl w:val="0"/>
          <w:numId w:val="11"/>
        </w:numPr>
        <w:rPr>
          <w:lang w:val="en-US"/>
        </w:rPr>
      </w:pPr>
      <w:r>
        <w:rPr>
          <w:lang w:val="en-US"/>
        </w:rPr>
        <w:lastRenderedPageBreak/>
        <w:t>Supplementary material</w:t>
      </w:r>
    </w:p>
    <w:p w14:paraId="396CC948" w14:textId="77777777" w:rsidR="00B47520" w:rsidRDefault="00B47520" w:rsidP="00B17E4E">
      <w:pPr>
        <w:pStyle w:val="ListParagraph"/>
        <w:keepNext/>
      </w:pPr>
      <w:r w:rsidRPr="00DE58D0">
        <w:rPr>
          <w:noProof/>
          <w:lang w:val="it-IT" w:eastAsia="it-IT"/>
        </w:rPr>
        <w:drawing>
          <wp:inline distT="0" distB="0" distL="0" distR="0" wp14:anchorId="12558F17" wp14:editId="775F23B1">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1D7290CC" w14:textId="5C37D056" w:rsidR="00B47520" w:rsidRPr="00DE58D0" w:rsidRDefault="00B47520" w:rsidP="00B17E4E">
      <w:pPr>
        <w:pStyle w:val="Caption"/>
        <w:ind w:left="720"/>
        <w:rPr>
          <w:lang w:val="en-US"/>
        </w:rPr>
      </w:pPr>
      <w:bookmarkStart w:id="11" w:name="_Ref159226768"/>
      <w:r>
        <w:t xml:space="preserve">Figure </w:t>
      </w:r>
      <w:fldSimple w:instr=" SEQ Figure \* ARABIC ">
        <w:r>
          <w:rPr>
            <w:noProof/>
          </w:rPr>
          <w:t>6</w:t>
        </w:r>
      </w:fldSimple>
      <w:bookmarkEnd w:id="11"/>
      <w:r>
        <w:t xml:space="preserve">: </w:t>
      </w:r>
      <w:r w:rsidRPr="00B47520">
        <w:t>Two-dimensional t-SNE plot illustrating the clustering and overlap between student response classes.</w:t>
      </w:r>
    </w:p>
    <w:p w14:paraId="4F299A15" w14:textId="77777777" w:rsidR="00B47520" w:rsidRDefault="00B47520" w:rsidP="00B17E4E">
      <w:pPr>
        <w:pStyle w:val="ListParagraph"/>
        <w:keepNext/>
      </w:pPr>
      <w:r w:rsidRPr="00DE58D0">
        <w:rPr>
          <w:noProof/>
          <w:lang w:val="it-IT" w:eastAsia="it-IT"/>
        </w:rPr>
        <w:drawing>
          <wp:inline distT="0" distB="0" distL="0" distR="0" wp14:anchorId="17E9424D" wp14:editId="6AA14755">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56D9A287" w14:textId="589084A3" w:rsidR="00B47520" w:rsidRPr="00B47520" w:rsidRDefault="00B47520" w:rsidP="00B17E4E">
      <w:pPr>
        <w:pStyle w:val="Caption"/>
        <w:ind w:left="720"/>
        <w:rPr>
          <w:lang w:val="en-US"/>
        </w:rPr>
      </w:pPr>
      <w:bookmarkStart w:id="12" w:name="_Ref159226777"/>
      <w:r>
        <w:t xml:space="preserve">Figure </w:t>
      </w:r>
      <w:fldSimple w:instr=" SEQ Figure \* ARABIC ">
        <w:r>
          <w:rPr>
            <w:noProof/>
          </w:rPr>
          <w:t>7</w:t>
        </w:r>
      </w:fldSimple>
      <w:bookmarkEnd w:id="12"/>
      <w:r>
        <w:t xml:space="preserve">: </w:t>
      </w:r>
      <w:r w:rsidRPr="00B47520">
        <w:t>Three-dimensional t-SNE plot showing partial separation between class 0 and class 1, suggesting better differentiation in higher-dimensional space.</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lastRenderedPageBreak/>
        <w:t>References</w:t>
      </w:r>
    </w:p>
    <w:p w14:paraId="185E15D5" w14:textId="77777777" w:rsidR="0054645B" w:rsidRDefault="00812CAE" w:rsidP="0054645B">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54645B">
        <w:t xml:space="preserve">Abana, E. (2019). A Decision Tree Approach for Predicting Student Grades in Research Project using Weka. </w:t>
      </w:r>
      <w:r w:rsidR="0054645B">
        <w:rPr>
          <w:i/>
          <w:iCs/>
        </w:rPr>
        <w:t>International Journal of Advanced Computer Science and Applications</w:t>
      </w:r>
      <w:r w:rsidR="0054645B">
        <w:t xml:space="preserve">, </w:t>
      </w:r>
      <w:r w:rsidR="0054645B">
        <w:rPr>
          <w:i/>
          <w:iCs/>
        </w:rPr>
        <w:t>10</w:t>
      </w:r>
      <w:r w:rsidR="0054645B">
        <w:t>(7). https://doi.org/10.14569/IJACSA.2019.0100739</w:t>
      </w:r>
    </w:p>
    <w:p w14:paraId="6C78428D" w14:textId="77777777" w:rsidR="0054645B" w:rsidRDefault="0054645B" w:rsidP="0054645B">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5C9E0193" w14:textId="77777777" w:rsidR="0054645B" w:rsidRDefault="0054645B" w:rsidP="0054645B">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4AF430A" w14:textId="77777777" w:rsidR="0054645B" w:rsidRDefault="0054645B" w:rsidP="0054645B">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2AB99EB" w14:textId="77777777" w:rsidR="0054645B" w:rsidRDefault="0054645B" w:rsidP="0054645B">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4C3CAA8E" w14:textId="77777777" w:rsidR="0054645B" w:rsidRDefault="0054645B" w:rsidP="0054645B">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4E67EFCA" w14:textId="77777777" w:rsidR="0054645B" w:rsidRDefault="0054645B" w:rsidP="0054645B">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466E8EF" w14:textId="77777777" w:rsidR="0054645B" w:rsidRDefault="0054645B" w:rsidP="0054645B">
      <w:pPr>
        <w:pStyle w:val="Bibliography"/>
      </w:pPr>
      <w:r>
        <w:t xml:space="preserve">Author. (2023). </w:t>
      </w:r>
      <w:r>
        <w:rPr>
          <w:i/>
          <w:iCs/>
        </w:rPr>
        <w:t>Online repository</w:t>
      </w:r>
      <w:r>
        <w:t xml:space="preserve"> (Version 1.0) [Dataset].</w:t>
      </w:r>
    </w:p>
    <w:p w14:paraId="7B02D669" w14:textId="77777777" w:rsidR="0054645B" w:rsidRDefault="0054645B" w:rsidP="0054645B">
      <w:pPr>
        <w:pStyle w:val="Bibliography"/>
      </w:pPr>
      <w:r>
        <w:t xml:space="preserve">Author. (2024). </w:t>
      </w:r>
      <w:r>
        <w:rPr>
          <w:i/>
          <w:iCs/>
        </w:rPr>
        <w:t>In press</w:t>
      </w:r>
      <w:r>
        <w:t>.</w:t>
      </w:r>
    </w:p>
    <w:p w14:paraId="36E88630" w14:textId="77777777" w:rsidR="0054645B" w:rsidRDefault="0054645B" w:rsidP="0054645B">
      <w:pPr>
        <w:pStyle w:val="Bibliography"/>
      </w:pPr>
      <w:r>
        <w:lastRenderedPageBreak/>
        <w:t xml:space="preserve">Baker, R. S., &amp; Inventado, P. S. (2014). Educational Data Mining and Learning Analytics. In J. A. Larusson &amp; B. White (Eds.), </w:t>
      </w:r>
      <w:r>
        <w:rPr>
          <w:i/>
          <w:iCs/>
        </w:rPr>
        <w:t>Learning Analytics</w:t>
      </w:r>
      <w:r>
        <w:t xml:space="preserve"> (pp. 61–75). Springer New York. https://doi.org/10.1007/978-1-4614-3305-7_4</w:t>
      </w:r>
    </w:p>
    <w:p w14:paraId="1170A5A6" w14:textId="77777777" w:rsidR="0054645B" w:rsidRDefault="0054645B" w:rsidP="0054645B">
      <w:pPr>
        <w:pStyle w:val="Bibliography"/>
      </w:pPr>
      <w:r>
        <w:t xml:space="preserve">Baradwaj, B. K., &amp; Pal, S. (2012). </w:t>
      </w:r>
      <w:r>
        <w:rPr>
          <w:i/>
          <w:iCs/>
        </w:rPr>
        <w:t>Mining Educational Data to Analyze Students’ Performance</w:t>
      </w:r>
      <w:r>
        <w:t xml:space="preserve"> (arXiv:1201.3417). arXiv. https://doi.org/10.48550/arXiv.1201.3417</w:t>
      </w:r>
    </w:p>
    <w:p w14:paraId="298F8C5A" w14:textId="77777777" w:rsidR="0054645B" w:rsidRDefault="0054645B" w:rsidP="0054645B">
      <w:pPr>
        <w:pStyle w:val="Bibliography"/>
      </w:pPr>
      <w:r>
        <w:t xml:space="preserve">Berry, M. W., Mohamed, A., &amp; Yap, B. W. (Eds.). (2020). </w:t>
      </w:r>
      <w:r>
        <w:rPr>
          <w:i/>
          <w:iCs/>
        </w:rPr>
        <w:t>Supervised and Unsupervised Learning for Data Science</w:t>
      </w:r>
      <w:r>
        <w:t>. Springer International Publishing. https://doi.org/10.1007/978-3-030-22475-2</w:t>
      </w:r>
    </w:p>
    <w:p w14:paraId="03081145" w14:textId="77777777" w:rsidR="0054645B" w:rsidRDefault="0054645B" w:rsidP="0054645B">
      <w:pPr>
        <w:pStyle w:val="Bibliography"/>
      </w:pPr>
      <w:r>
        <w:t xml:space="preserve">Bhusal, A. (2021). </w:t>
      </w:r>
      <w:r>
        <w:rPr>
          <w:i/>
          <w:iCs/>
        </w:rPr>
        <w:t>Predicting Student’s Performance Through Data Mining</w:t>
      </w:r>
      <w:r>
        <w:t>. https://doi.org/10.48550/ARXIV.2112.01247</w:t>
      </w:r>
    </w:p>
    <w:p w14:paraId="678B3CDC" w14:textId="77777777" w:rsidR="0054645B" w:rsidRDefault="0054645B" w:rsidP="0054645B">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63AAB7FC" w14:textId="77777777" w:rsidR="0054645B" w:rsidRDefault="0054645B" w:rsidP="0054645B">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27613D41" w14:textId="77777777" w:rsidR="0054645B" w:rsidRDefault="0054645B" w:rsidP="0054645B">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5877A002" w14:textId="77777777" w:rsidR="0054645B" w:rsidRDefault="0054645B" w:rsidP="0054645B">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0424BD1" w14:textId="77777777" w:rsidR="0054645B" w:rsidRDefault="0054645B" w:rsidP="0054645B">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0A63314C" w14:textId="77777777" w:rsidR="0054645B" w:rsidRDefault="0054645B" w:rsidP="0054645B">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1A66F612" w14:textId="77777777" w:rsidR="0054645B" w:rsidRDefault="0054645B" w:rsidP="0054645B">
      <w:pPr>
        <w:pStyle w:val="Bibliography"/>
      </w:pPr>
      <w:r>
        <w:lastRenderedPageBreak/>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7AFAE100" w14:textId="77777777" w:rsidR="0054645B" w:rsidRDefault="0054645B" w:rsidP="0054645B">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96B11B" w14:textId="77777777" w:rsidR="0054645B" w:rsidRDefault="0054645B" w:rsidP="0054645B">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1150A7D" w14:textId="77777777" w:rsidR="0054645B" w:rsidRDefault="0054645B" w:rsidP="0054645B">
      <w:pPr>
        <w:pStyle w:val="Bibliography"/>
      </w:pPr>
      <w:r>
        <w:t xml:space="preserve">Cortez, P., &amp; Silva, A. (2008). </w:t>
      </w:r>
      <w:r>
        <w:rPr>
          <w:i/>
          <w:iCs/>
        </w:rPr>
        <w:t>Using data mining to predict secondary school student performance</w:t>
      </w:r>
      <w:r>
        <w:t>.</w:t>
      </w:r>
    </w:p>
    <w:p w14:paraId="1F40214C" w14:textId="77777777" w:rsidR="0054645B" w:rsidRDefault="0054645B" w:rsidP="0054645B">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7A4A29D0" w14:textId="77777777" w:rsidR="0054645B" w:rsidRDefault="0054645B" w:rsidP="0054645B">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0A3307AA" w14:textId="77777777" w:rsidR="0054645B" w:rsidRDefault="0054645B" w:rsidP="0054645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2B9C0A0" w14:textId="77777777" w:rsidR="0054645B" w:rsidRDefault="0054645B" w:rsidP="0054645B">
      <w:pPr>
        <w:pStyle w:val="Bibliography"/>
      </w:pPr>
      <w:r>
        <w:t xml:space="preserve">Gabriel, F., Signolet, J., &amp; Westwell, M. (2018). A machine learning approach to investigating the effects of mathematics dispositions on mathematical literacy. </w:t>
      </w:r>
      <w:r>
        <w:rPr>
          <w:i/>
          <w:iCs/>
        </w:rPr>
        <w:t>International Journal of Research &amp; Method in Education</w:t>
      </w:r>
      <w:r>
        <w:t xml:space="preserve">, </w:t>
      </w:r>
      <w:r>
        <w:rPr>
          <w:i/>
          <w:iCs/>
        </w:rPr>
        <w:t>41</w:t>
      </w:r>
      <w:r>
        <w:t>(3), 306–327. https://doi.org/10.1080/1743727X.2017.1301916</w:t>
      </w:r>
    </w:p>
    <w:p w14:paraId="0B1F98FD" w14:textId="77777777" w:rsidR="0054645B" w:rsidRDefault="0054645B" w:rsidP="0054645B">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63CD3BD" w14:textId="77777777" w:rsidR="0054645B" w:rsidRDefault="0054645B" w:rsidP="0054645B">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7693CB7B" w14:textId="77777777" w:rsidR="0054645B" w:rsidRDefault="0054645B" w:rsidP="0054645B">
      <w:pPr>
        <w:pStyle w:val="Bibliography"/>
      </w:pPr>
      <w:r>
        <w:t xml:space="preserve">Grandini, M., Bagli, E., &amp; Visani, G. (2020). </w:t>
      </w:r>
      <w:r>
        <w:rPr>
          <w:i/>
          <w:iCs/>
        </w:rPr>
        <w:t>Metrics for Multi-Class Classification: An Overview</w:t>
      </w:r>
      <w:r>
        <w:t>. https://doi.org/10.48550/ARXIV.2008.05756</w:t>
      </w:r>
    </w:p>
    <w:p w14:paraId="1EF21503" w14:textId="77777777" w:rsidR="0054645B" w:rsidRDefault="0054645B" w:rsidP="0054645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481CDA26" w14:textId="77777777" w:rsidR="0054645B" w:rsidRDefault="0054645B" w:rsidP="0054645B">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15E9B747" w14:textId="77777777" w:rsidR="0054645B" w:rsidRDefault="0054645B" w:rsidP="0054645B">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228DF9B" w14:textId="77777777" w:rsidR="0054645B" w:rsidRDefault="0054645B" w:rsidP="0054645B">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35171BB8" w14:textId="77777777" w:rsidR="0054645B" w:rsidRDefault="0054645B" w:rsidP="0054645B">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28F3696" w14:textId="77777777" w:rsidR="0054645B" w:rsidRDefault="0054645B" w:rsidP="0054645B">
      <w:pPr>
        <w:pStyle w:val="Bibliography"/>
      </w:pPr>
      <w:r>
        <w:t xml:space="preserve">Holmes, W., Bialik, M., &amp; Fadel, C. (2019). </w:t>
      </w:r>
      <w:r>
        <w:rPr>
          <w:i/>
          <w:iCs/>
        </w:rPr>
        <w:t>Artificial Intelligence in Education. Promise and Implications for Teaching and Learning.</w:t>
      </w:r>
    </w:p>
    <w:p w14:paraId="5B2E030A" w14:textId="77777777" w:rsidR="0054645B" w:rsidRDefault="0054645B" w:rsidP="0054645B">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F377BB7" w14:textId="77777777" w:rsidR="0054645B" w:rsidRDefault="0054645B" w:rsidP="0054645B">
      <w:pPr>
        <w:pStyle w:val="Bibliography"/>
      </w:pPr>
      <w:r>
        <w:lastRenderedPageBreak/>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5E91D03A" w14:textId="77777777" w:rsidR="0054645B" w:rsidRDefault="0054645B" w:rsidP="0054645B">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EE3C7B" w14:textId="77777777" w:rsidR="0054645B" w:rsidRDefault="0054645B" w:rsidP="0054645B">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092F461" w14:textId="77777777" w:rsidR="0054645B" w:rsidRDefault="0054645B" w:rsidP="0054645B">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0B601D5" w14:textId="77777777" w:rsidR="0054645B" w:rsidRDefault="0054645B" w:rsidP="0054645B">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17124FE" w14:textId="77777777" w:rsidR="0054645B" w:rsidRDefault="0054645B" w:rsidP="0054645B">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CA4EB3B" w14:textId="77777777" w:rsidR="0054645B" w:rsidRDefault="0054645B" w:rsidP="0054645B">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DE110CC" w14:textId="77777777" w:rsidR="0054645B" w:rsidRDefault="0054645B" w:rsidP="0054645B">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E4E3E32" w14:textId="77777777" w:rsidR="0054645B" w:rsidRDefault="0054645B" w:rsidP="0054645B">
      <w:pPr>
        <w:pStyle w:val="Bibliography"/>
      </w:pPr>
      <w:r>
        <w:t xml:space="preserve">Lavelle-Hill, R., Frenzel, A. C., Goetz, T., Lichtenfeld, S., Marsh, H. W., Pekrun, R., Sakaki, M., Smith, G., &amp; Murayama, K. (2024). How the predictors of math achievement change over time: A </w:t>
      </w:r>
      <w:r>
        <w:lastRenderedPageBreak/>
        <w:t xml:space="preserve">longitudinal machine learning approach. </w:t>
      </w:r>
      <w:r>
        <w:rPr>
          <w:i/>
          <w:iCs/>
        </w:rPr>
        <w:t>Journal of Educational Psychology</w:t>
      </w:r>
      <w:r>
        <w:t xml:space="preserve">, </w:t>
      </w:r>
      <w:r>
        <w:rPr>
          <w:i/>
          <w:iCs/>
        </w:rPr>
        <w:t>116</w:t>
      </w:r>
      <w:r>
        <w:t>(8), 1383–1403. https://doi.org/10.1037/edu0000863</w:t>
      </w:r>
    </w:p>
    <w:p w14:paraId="2AB4E712" w14:textId="77777777" w:rsidR="0054645B" w:rsidRDefault="0054645B" w:rsidP="0054645B">
      <w:pPr>
        <w:pStyle w:val="Bibliography"/>
      </w:pPr>
      <w:r>
        <w:t xml:space="preserve">Li, C., Xing, W., &amp; Leite, W. (2024). Using fair AI to predict students’ math learning outcomes in an online platform. </w:t>
      </w:r>
      <w:r>
        <w:rPr>
          <w:i/>
          <w:iCs/>
        </w:rPr>
        <w:t>Interactive Learning Environments</w:t>
      </w:r>
      <w:r>
        <w:t xml:space="preserve">, </w:t>
      </w:r>
      <w:r>
        <w:rPr>
          <w:i/>
          <w:iCs/>
        </w:rPr>
        <w:t>32</w:t>
      </w:r>
      <w:r>
        <w:t>(3), 1117–1136. https://doi.org/10.1080/10494820.2022.2115076</w:t>
      </w:r>
    </w:p>
    <w:p w14:paraId="79116E62" w14:textId="77777777" w:rsidR="0054645B" w:rsidRDefault="0054645B" w:rsidP="0054645B">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CC4A56E" w14:textId="77777777" w:rsidR="0054645B" w:rsidRDefault="0054645B" w:rsidP="0054645B">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F0B424F" w14:textId="77777777" w:rsidR="0054645B" w:rsidRDefault="0054645B" w:rsidP="0054645B">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FB7FE8" w14:textId="77777777" w:rsidR="0054645B" w:rsidRDefault="0054645B" w:rsidP="0054645B">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7466AB63" w14:textId="77777777" w:rsidR="0054645B" w:rsidRDefault="0054645B" w:rsidP="0054645B">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1C9F971" w14:textId="77777777" w:rsidR="0054645B" w:rsidRDefault="0054645B" w:rsidP="0054645B">
      <w:pPr>
        <w:pStyle w:val="Bibliography"/>
      </w:pPr>
      <w:r>
        <w:t xml:space="preserve">Mgonja, T. (2024). Using interpretable machine learning approaches to predict and provide explanations for student completion of remedial mathematics. </w:t>
      </w:r>
      <w:r>
        <w:rPr>
          <w:i/>
          <w:iCs/>
        </w:rPr>
        <w:t>Education and Information Technologies</w:t>
      </w:r>
      <w:r>
        <w:t xml:space="preserve">, </w:t>
      </w:r>
      <w:r>
        <w:rPr>
          <w:i/>
          <w:iCs/>
        </w:rPr>
        <w:t>29</w:t>
      </w:r>
      <w:r>
        <w:t>(16), 22287–22312. https://doi.org/10.1007/s10639-024-12647-6</w:t>
      </w:r>
    </w:p>
    <w:p w14:paraId="5C731CEC" w14:textId="77777777" w:rsidR="0054645B" w:rsidRDefault="0054645B" w:rsidP="0054645B">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7295E67" w14:textId="77777777" w:rsidR="0054645B" w:rsidRDefault="0054645B" w:rsidP="0054645B">
      <w:pPr>
        <w:pStyle w:val="Bibliography"/>
      </w:pPr>
      <w:r>
        <w:lastRenderedPageBreak/>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19177900" w14:textId="77777777" w:rsidR="0054645B" w:rsidRDefault="0054645B" w:rsidP="0054645B">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489B7D6" w14:textId="77777777" w:rsidR="0054645B" w:rsidRDefault="0054645B" w:rsidP="0054645B">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225E677C" w14:textId="77777777" w:rsidR="0054645B" w:rsidRDefault="0054645B" w:rsidP="0054645B">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1AB4B240" w14:textId="77777777" w:rsidR="0054645B" w:rsidRDefault="0054645B" w:rsidP="0054645B">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1270F8D" w14:textId="77777777" w:rsidR="0054645B" w:rsidRDefault="0054645B" w:rsidP="0054645B">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728C66F1" w14:textId="77777777" w:rsidR="0054645B" w:rsidRDefault="0054645B" w:rsidP="0054645B">
      <w:pPr>
        <w:pStyle w:val="Bibliography"/>
      </w:pPr>
      <w:r>
        <w:t xml:space="preserve">Opitz, J., &amp; Burst, S. (2019). </w:t>
      </w:r>
      <w:r>
        <w:rPr>
          <w:i/>
          <w:iCs/>
        </w:rPr>
        <w:t>Macro F1 and Macro F1</w:t>
      </w:r>
      <w:r>
        <w:t>. https://doi.org/10.48550/ARXIV.1911.03347</w:t>
      </w:r>
    </w:p>
    <w:p w14:paraId="0F5619C6" w14:textId="77777777" w:rsidR="0054645B" w:rsidRDefault="0054645B" w:rsidP="0054645B">
      <w:pPr>
        <w:pStyle w:val="Bibliography"/>
      </w:pPr>
      <w:r>
        <w:t xml:space="preserve">Peklaj, C. (2001). </w:t>
      </w:r>
      <w:r>
        <w:rPr>
          <w:i/>
          <w:iCs/>
        </w:rPr>
        <w:t>Sodelovalno učenje ali Kdaj več glav več ve</w:t>
      </w:r>
      <w:r>
        <w:t xml:space="preserve"> (1. izd., 1. natis). DZS.</w:t>
      </w:r>
    </w:p>
    <w:p w14:paraId="75277BE5" w14:textId="77777777" w:rsidR="0054645B" w:rsidRDefault="0054645B" w:rsidP="0054645B">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06C8FE86" w14:textId="77777777" w:rsidR="0054645B" w:rsidRDefault="0054645B" w:rsidP="0054645B">
      <w:pPr>
        <w:pStyle w:val="Bibliography"/>
      </w:pPr>
      <w:r>
        <w:t xml:space="preserve">Puklek, M. (2001). Skupinsko delo: Kako ga oceniti? </w:t>
      </w:r>
      <w:r>
        <w:rPr>
          <w:i/>
          <w:iCs/>
        </w:rPr>
        <w:t>Didakta</w:t>
      </w:r>
      <w:r>
        <w:t xml:space="preserve">, </w:t>
      </w:r>
      <w:r>
        <w:rPr>
          <w:i/>
          <w:iCs/>
        </w:rPr>
        <w:t>11</w:t>
      </w:r>
      <w:r>
        <w:t>(60/61), 47–51.</w:t>
      </w:r>
    </w:p>
    <w:p w14:paraId="67D917BF" w14:textId="77777777" w:rsidR="0054645B" w:rsidRDefault="0054645B" w:rsidP="0054645B">
      <w:pPr>
        <w:pStyle w:val="Bibliography"/>
      </w:pPr>
      <w:r>
        <w:lastRenderedPageBreak/>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0E70D5A7" w14:textId="77777777" w:rsidR="0054645B" w:rsidRDefault="0054645B" w:rsidP="0054645B">
      <w:pPr>
        <w:pStyle w:val="Bibliography"/>
      </w:pPr>
      <w:r>
        <w:t xml:space="preserve">Raschka, S. (2018). </w:t>
      </w:r>
      <w:r>
        <w:rPr>
          <w:i/>
          <w:iCs/>
        </w:rPr>
        <w:t>Model Evaluation, Model Selection, and Algorithm Selection in Machine Learning</w:t>
      </w:r>
      <w:r>
        <w:t>. https://doi.org/10.48550/ARXIV.1811.12808</w:t>
      </w:r>
    </w:p>
    <w:p w14:paraId="19C1244A" w14:textId="77777777" w:rsidR="0054645B" w:rsidRDefault="0054645B" w:rsidP="0054645B">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2199DC56" w14:textId="77777777" w:rsidR="0054645B" w:rsidRDefault="0054645B" w:rsidP="0054645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6A6A496" w14:textId="77777777" w:rsidR="0054645B" w:rsidRDefault="0054645B" w:rsidP="0054645B">
      <w:pPr>
        <w:pStyle w:val="Bibliography"/>
      </w:pPr>
      <w:r>
        <w:t xml:space="preserve">Romero, C., &amp; Ventura, S. (2010). Educational Data Mining: A Review of the State of the Art. </w:t>
      </w:r>
      <w:r>
        <w:rPr>
          <w:i/>
          <w:iCs/>
        </w:rPr>
        <w:t>IEEE Transactions on Systems, Man, and Cybernetics, Part C (Applications and Reviews)</w:t>
      </w:r>
      <w:r>
        <w:t xml:space="preserve">, </w:t>
      </w:r>
      <w:r>
        <w:rPr>
          <w:i/>
          <w:iCs/>
        </w:rPr>
        <w:t>40</w:t>
      </w:r>
      <w:r>
        <w:t>(6), 601–618. https://doi.org/10.1109/TSMCC.2010.2053532</w:t>
      </w:r>
    </w:p>
    <w:p w14:paraId="6204E40F" w14:textId="77777777" w:rsidR="0054645B" w:rsidRDefault="0054645B" w:rsidP="0054645B">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0ADFDEB" w14:textId="77777777" w:rsidR="0054645B" w:rsidRDefault="0054645B" w:rsidP="0054645B">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DF324D8" w14:textId="77777777" w:rsidR="0054645B" w:rsidRDefault="0054645B" w:rsidP="0054645B">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3D951B4" w14:textId="77777777" w:rsidR="0054645B" w:rsidRDefault="0054645B" w:rsidP="0054645B">
      <w:pPr>
        <w:pStyle w:val="Bibliography"/>
      </w:pPr>
      <w:r>
        <w:lastRenderedPageBreak/>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53203B0F" w14:textId="77777777" w:rsidR="0054645B" w:rsidRDefault="0054645B" w:rsidP="0054645B">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6869208" w14:textId="77777777" w:rsidR="0054645B" w:rsidRDefault="0054645B" w:rsidP="0054645B">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439CFFBE" w14:textId="77777777" w:rsidR="0054645B" w:rsidRDefault="0054645B" w:rsidP="0054645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0BF6C2" w14:textId="77777777" w:rsidR="0054645B" w:rsidRDefault="0054645B" w:rsidP="0054645B">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5B066F67" w14:textId="77777777" w:rsidR="0054645B" w:rsidRDefault="0054645B" w:rsidP="0054645B">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0ECB73C" w14:textId="77777777" w:rsidR="0054645B" w:rsidRDefault="0054645B" w:rsidP="0054645B">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43E3318" w14:textId="77777777" w:rsidR="0054645B" w:rsidRDefault="0054645B" w:rsidP="0054645B">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13ADF55" w14:textId="77777777" w:rsidR="0054645B" w:rsidRDefault="0054645B" w:rsidP="0054645B">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A96A1E2" w14:textId="77777777" w:rsidR="0054645B" w:rsidRDefault="0054645B" w:rsidP="0054645B">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5FCD4B6B" w14:textId="77777777" w:rsidR="0054645B" w:rsidRDefault="0054645B" w:rsidP="0054645B">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61D32C6C" w14:textId="77777777" w:rsidR="0054645B" w:rsidRDefault="0054645B" w:rsidP="0054645B">
      <w:pPr>
        <w:pStyle w:val="Bibliography"/>
      </w:pPr>
      <w:r>
        <w:t xml:space="preserve">Tomić, A. (2002). </w:t>
      </w:r>
      <w:r>
        <w:rPr>
          <w:i/>
          <w:iCs/>
        </w:rPr>
        <w:t>Spremljanje pouka</w:t>
      </w:r>
      <w:r>
        <w:t xml:space="preserve"> (1. natis). Zavod Republike Slovenije za šolstvo.</w:t>
      </w:r>
    </w:p>
    <w:p w14:paraId="7D5C224B" w14:textId="77777777" w:rsidR="0054645B" w:rsidRDefault="0054645B" w:rsidP="0054645B">
      <w:pPr>
        <w:pStyle w:val="Bibliography"/>
      </w:pPr>
      <w:r>
        <w:t xml:space="preserve">Topping, K. J. (2005). Trends in Peer Learning. </w:t>
      </w:r>
      <w:r>
        <w:rPr>
          <w:i/>
          <w:iCs/>
        </w:rPr>
        <w:t>Educational Psychology</w:t>
      </w:r>
      <w:r>
        <w:t xml:space="preserve">, </w:t>
      </w:r>
      <w:r>
        <w:rPr>
          <w:i/>
          <w:iCs/>
        </w:rPr>
        <w:t>25</w:t>
      </w:r>
      <w:r>
        <w:t>(6), 631–645. https://doi.org/10.1080/01443410500345172</w:t>
      </w:r>
    </w:p>
    <w:p w14:paraId="529C8923" w14:textId="77777777" w:rsidR="0054645B" w:rsidRDefault="0054645B" w:rsidP="0054645B">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A45E126" w14:textId="77777777" w:rsidR="0054645B" w:rsidRDefault="0054645B" w:rsidP="0054645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DB5C0D" w14:textId="77777777" w:rsidR="0054645B" w:rsidRDefault="0054645B" w:rsidP="0054645B">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B67321F" w14:textId="77777777" w:rsidR="0054645B" w:rsidRDefault="0054645B" w:rsidP="0054645B">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10FA891C" w14:textId="77777777" w:rsidR="0054645B" w:rsidRDefault="0054645B" w:rsidP="0054645B">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766AB356" w14:textId="77777777" w:rsidR="0054645B" w:rsidRDefault="0054645B" w:rsidP="0054645B">
      <w:pPr>
        <w:pStyle w:val="Bibliography"/>
      </w:pPr>
      <w:r>
        <w:lastRenderedPageBreak/>
        <w:t xml:space="preserve">Vygotskij, L. S., &amp; Cole, M. (1981). </w:t>
      </w:r>
      <w:r>
        <w:rPr>
          <w:i/>
          <w:iCs/>
        </w:rPr>
        <w:t>Mind in society: The development of higher psychological processes</w:t>
      </w:r>
      <w:r>
        <w:t xml:space="preserve"> (Nachdr., Vol. 86). Harvard Univ. Press.</w:t>
      </w:r>
    </w:p>
    <w:p w14:paraId="766EE4F9" w14:textId="77777777" w:rsidR="0054645B" w:rsidRDefault="0054645B" w:rsidP="0054645B">
      <w:pPr>
        <w:pStyle w:val="Bibliography"/>
      </w:pPr>
      <w:r>
        <w:t xml:space="preserve">Wang, F., King, R. B., &amp; Leung, S. O. (2023). Why do East Asian students do so well in mathematics? A machine learning study. </w:t>
      </w:r>
      <w:r>
        <w:rPr>
          <w:i/>
          <w:iCs/>
        </w:rPr>
        <w:t>International Journal of Science and Mathematics Education</w:t>
      </w:r>
      <w:r>
        <w:t xml:space="preserve">, </w:t>
      </w:r>
      <w:r>
        <w:rPr>
          <w:i/>
          <w:iCs/>
        </w:rPr>
        <w:t>21</w:t>
      </w:r>
      <w:r>
        <w:t>(3), 691–711. https://doi.org/10.1007/s10763-022-10262-w</w:t>
      </w:r>
    </w:p>
    <w:p w14:paraId="175312AE" w14:textId="77777777" w:rsidR="0054645B" w:rsidRDefault="0054645B" w:rsidP="0054645B">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900582D" w14:textId="77777777" w:rsidR="0054645B" w:rsidRDefault="0054645B" w:rsidP="0054645B">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D43B4AD" w14:textId="77777777" w:rsidR="0054645B" w:rsidRDefault="0054645B" w:rsidP="0054645B">
      <w:pPr>
        <w:pStyle w:val="Bibliography"/>
      </w:pPr>
      <w:r>
        <w:t xml:space="preserve">Wickham, H. (2014). Tidy Data. </w:t>
      </w:r>
      <w:r>
        <w:rPr>
          <w:i/>
          <w:iCs/>
        </w:rPr>
        <w:t>Journal of Statistical Software</w:t>
      </w:r>
      <w:r>
        <w:t xml:space="preserve">, </w:t>
      </w:r>
      <w:r>
        <w:rPr>
          <w:i/>
          <w:iCs/>
        </w:rPr>
        <w:t>59</w:t>
      </w:r>
      <w:r>
        <w:t>, 1–23. https://doi.org/10.18637/jss.v059.i10</w:t>
      </w:r>
    </w:p>
    <w:p w14:paraId="39773421" w14:textId="77777777" w:rsidR="0054645B" w:rsidRDefault="0054645B" w:rsidP="0054645B">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D17A351" w14:textId="77777777" w:rsidR="0054645B" w:rsidRDefault="0054645B" w:rsidP="0054645B">
      <w:pPr>
        <w:pStyle w:val="Bibliography"/>
      </w:pPr>
      <w:r>
        <w:t xml:space="preserve">Wilson, G., &amp; Blednick, J. (2011). </w:t>
      </w:r>
      <w:r>
        <w:rPr>
          <w:i/>
          <w:iCs/>
        </w:rPr>
        <w:t>Teaching in tandem: Effective co-teaching in the inclusive classroom</w:t>
      </w:r>
      <w:r>
        <w:t>. ASCD.</w:t>
      </w:r>
    </w:p>
    <w:p w14:paraId="7EE11F48" w14:textId="77777777" w:rsidR="0054645B" w:rsidRDefault="0054645B" w:rsidP="0054645B">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D7A0A97" w14:textId="77777777" w:rsidR="0054645B" w:rsidRDefault="0054645B" w:rsidP="0054645B">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6DF4F907" w14:textId="77777777" w:rsidR="0054645B" w:rsidRDefault="0054645B" w:rsidP="0054645B">
      <w:pPr>
        <w:pStyle w:val="Bibliography"/>
      </w:pPr>
      <w:r>
        <w:lastRenderedPageBreak/>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6A0267E5" w14:textId="77777777" w:rsidR="0054645B" w:rsidRDefault="0054645B" w:rsidP="0054645B">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9589AD3" w14:textId="77777777" w:rsidR="0054645B" w:rsidRDefault="0054645B" w:rsidP="0054645B">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57387A4D" w14:textId="77777777" w:rsidR="0054645B" w:rsidRDefault="0054645B" w:rsidP="0054645B">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CB8BA4F" w14:textId="77777777" w:rsidR="0054645B" w:rsidRDefault="0054645B" w:rsidP="0054645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5D0367A" w14:textId="77777777" w:rsidR="0054645B" w:rsidRDefault="0054645B" w:rsidP="0054645B">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23F9E7A7"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78E228" w14:textId="77777777" w:rsidR="00040A3E" w:rsidRDefault="00040A3E" w:rsidP="00334A8F">
      <w:pPr>
        <w:spacing w:after="0" w:line="240" w:lineRule="auto"/>
      </w:pPr>
      <w:r>
        <w:separator/>
      </w:r>
    </w:p>
  </w:endnote>
  <w:endnote w:type="continuationSeparator" w:id="0">
    <w:p w14:paraId="15FE1842" w14:textId="77777777" w:rsidR="00040A3E" w:rsidRDefault="00040A3E"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6755E8" w14:textId="77777777" w:rsidR="00040A3E" w:rsidRDefault="00040A3E" w:rsidP="00334A8F">
      <w:pPr>
        <w:spacing w:after="0" w:line="240" w:lineRule="auto"/>
      </w:pPr>
      <w:r>
        <w:separator/>
      </w:r>
    </w:p>
  </w:footnote>
  <w:footnote w:type="continuationSeparator" w:id="0">
    <w:p w14:paraId="0B704B15" w14:textId="77777777" w:rsidR="00040A3E" w:rsidRDefault="00040A3E"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62290258">
    <w:abstractNumId w:val="6"/>
  </w:num>
  <w:num w:numId="2" w16cid:durableId="1235622760">
    <w:abstractNumId w:val="3"/>
  </w:num>
  <w:num w:numId="3" w16cid:durableId="1740786368">
    <w:abstractNumId w:val="4"/>
  </w:num>
  <w:num w:numId="4" w16cid:durableId="1000157950">
    <w:abstractNumId w:val="7"/>
  </w:num>
  <w:num w:numId="5" w16cid:durableId="1389184575">
    <w:abstractNumId w:val="2"/>
  </w:num>
  <w:num w:numId="6" w16cid:durableId="572197845">
    <w:abstractNumId w:val="0"/>
  </w:num>
  <w:num w:numId="7" w16cid:durableId="15804056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340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1303410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75252856">
    <w:abstractNumId w:val="5"/>
  </w:num>
  <w:num w:numId="11" w16cid:durableId="2024555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497"/>
    <w:rsid w:val="000108C1"/>
    <w:rsid w:val="00012C5E"/>
    <w:rsid w:val="0002468E"/>
    <w:rsid w:val="00025C41"/>
    <w:rsid w:val="0003543E"/>
    <w:rsid w:val="00040A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6B4"/>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A7121"/>
    <w:rsid w:val="001B1C85"/>
    <w:rsid w:val="001B32F8"/>
    <w:rsid w:val="001B378A"/>
    <w:rsid w:val="001B5F94"/>
    <w:rsid w:val="001C0AB9"/>
    <w:rsid w:val="001C1D41"/>
    <w:rsid w:val="001C50CD"/>
    <w:rsid w:val="001D6D3B"/>
    <w:rsid w:val="001E2B13"/>
    <w:rsid w:val="001E2D2E"/>
    <w:rsid w:val="001E5E41"/>
    <w:rsid w:val="001E75C6"/>
    <w:rsid w:val="001F39D7"/>
    <w:rsid w:val="00200198"/>
    <w:rsid w:val="00205556"/>
    <w:rsid w:val="00205AA2"/>
    <w:rsid w:val="00205D2D"/>
    <w:rsid w:val="00207BDD"/>
    <w:rsid w:val="00216EE5"/>
    <w:rsid w:val="002227FE"/>
    <w:rsid w:val="002258EE"/>
    <w:rsid w:val="00227550"/>
    <w:rsid w:val="002318AF"/>
    <w:rsid w:val="00231FF0"/>
    <w:rsid w:val="00233DD4"/>
    <w:rsid w:val="0024282B"/>
    <w:rsid w:val="00242E7E"/>
    <w:rsid w:val="00243606"/>
    <w:rsid w:val="00243A7F"/>
    <w:rsid w:val="002466E4"/>
    <w:rsid w:val="00247256"/>
    <w:rsid w:val="00247AFA"/>
    <w:rsid w:val="00256298"/>
    <w:rsid w:val="00260DD6"/>
    <w:rsid w:val="00261750"/>
    <w:rsid w:val="00264083"/>
    <w:rsid w:val="00272692"/>
    <w:rsid w:val="002A2D43"/>
    <w:rsid w:val="002B4983"/>
    <w:rsid w:val="002C0557"/>
    <w:rsid w:val="002C21AF"/>
    <w:rsid w:val="002C6B3A"/>
    <w:rsid w:val="002C7060"/>
    <w:rsid w:val="002D0F73"/>
    <w:rsid w:val="002D2CA3"/>
    <w:rsid w:val="002E1057"/>
    <w:rsid w:val="002E3668"/>
    <w:rsid w:val="002F13C8"/>
    <w:rsid w:val="002F3419"/>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568B1"/>
    <w:rsid w:val="00360F63"/>
    <w:rsid w:val="003627B9"/>
    <w:rsid w:val="00363362"/>
    <w:rsid w:val="00372C2B"/>
    <w:rsid w:val="003730A3"/>
    <w:rsid w:val="00380760"/>
    <w:rsid w:val="003853AD"/>
    <w:rsid w:val="00386A5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15CD"/>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4F76EE"/>
    <w:rsid w:val="0050177E"/>
    <w:rsid w:val="00502042"/>
    <w:rsid w:val="00511121"/>
    <w:rsid w:val="00513844"/>
    <w:rsid w:val="00514DDF"/>
    <w:rsid w:val="0051506D"/>
    <w:rsid w:val="0052140B"/>
    <w:rsid w:val="00521888"/>
    <w:rsid w:val="00523895"/>
    <w:rsid w:val="00532ECF"/>
    <w:rsid w:val="005369F3"/>
    <w:rsid w:val="00541875"/>
    <w:rsid w:val="00544CCD"/>
    <w:rsid w:val="0054645B"/>
    <w:rsid w:val="005473DB"/>
    <w:rsid w:val="00550064"/>
    <w:rsid w:val="005500CF"/>
    <w:rsid w:val="00551E52"/>
    <w:rsid w:val="00555054"/>
    <w:rsid w:val="00555396"/>
    <w:rsid w:val="00555814"/>
    <w:rsid w:val="00560D61"/>
    <w:rsid w:val="00583D3D"/>
    <w:rsid w:val="00585560"/>
    <w:rsid w:val="0058562F"/>
    <w:rsid w:val="005875E1"/>
    <w:rsid w:val="00587D33"/>
    <w:rsid w:val="00590794"/>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20B38"/>
    <w:rsid w:val="00634E84"/>
    <w:rsid w:val="00636521"/>
    <w:rsid w:val="00642AC4"/>
    <w:rsid w:val="00653110"/>
    <w:rsid w:val="00653EDE"/>
    <w:rsid w:val="006619C3"/>
    <w:rsid w:val="00664E35"/>
    <w:rsid w:val="006652B3"/>
    <w:rsid w:val="00667DCA"/>
    <w:rsid w:val="00667DD4"/>
    <w:rsid w:val="00667E17"/>
    <w:rsid w:val="00672535"/>
    <w:rsid w:val="00675118"/>
    <w:rsid w:val="0067511B"/>
    <w:rsid w:val="0068183F"/>
    <w:rsid w:val="006838DC"/>
    <w:rsid w:val="006920AC"/>
    <w:rsid w:val="006A182C"/>
    <w:rsid w:val="006A40E7"/>
    <w:rsid w:val="006A4143"/>
    <w:rsid w:val="006A4D27"/>
    <w:rsid w:val="006B095E"/>
    <w:rsid w:val="006B2441"/>
    <w:rsid w:val="006B2E4E"/>
    <w:rsid w:val="006B3DA8"/>
    <w:rsid w:val="006B435B"/>
    <w:rsid w:val="006C1234"/>
    <w:rsid w:val="006C5D02"/>
    <w:rsid w:val="006D24D4"/>
    <w:rsid w:val="006D25B5"/>
    <w:rsid w:val="006D403F"/>
    <w:rsid w:val="006F5D30"/>
    <w:rsid w:val="00704E7F"/>
    <w:rsid w:val="00707A9C"/>
    <w:rsid w:val="00710040"/>
    <w:rsid w:val="00712AD1"/>
    <w:rsid w:val="00722B62"/>
    <w:rsid w:val="00723F04"/>
    <w:rsid w:val="007264BF"/>
    <w:rsid w:val="00727138"/>
    <w:rsid w:val="00727543"/>
    <w:rsid w:val="00727F68"/>
    <w:rsid w:val="00730D17"/>
    <w:rsid w:val="00734429"/>
    <w:rsid w:val="007346E8"/>
    <w:rsid w:val="0073483D"/>
    <w:rsid w:val="007448CF"/>
    <w:rsid w:val="0074524E"/>
    <w:rsid w:val="00746B5E"/>
    <w:rsid w:val="00750F51"/>
    <w:rsid w:val="007555E4"/>
    <w:rsid w:val="00755824"/>
    <w:rsid w:val="00765885"/>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44907"/>
    <w:rsid w:val="008518E4"/>
    <w:rsid w:val="0085369A"/>
    <w:rsid w:val="00856E10"/>
    <w:rsid w:val="00860EFF"/>
    <w:rsid w:val="00864F10"/>
    <w:rsid w:val="00874FC2"/>
    <w:rsid w:val="00875AF2"/>
    <w:rsid w:val="00880BC7"/>
    <w:rsid w:val="00884A09"/>
    <w:rsid w:val="0088520C"/>
    <w:rsid w:val="00887CC2"/>
    <w:rsid w:val="008911FF"/>
    <w:rsid w:val="00894913"/>
    <w:rsid w:val="00895354"/>
    <w:rsid w:val="00896308"/>
    <w:rsid w:val="008979F3"/>
    <w:rsid w:val="008A4790"/>
    <w:rsid w:val="008A4D30"/>
    <w:rsid w:val="008A5283"/>
    <w:rsid w:val="008B189F"/>
    <w:rsid w:val="008B337C"/>
    <w:rsid w:val="008C18E5"/>
    <w:rsid w:val="008C3573"/>
    <w:rsid w:val="008D0571"/>
    <w:rsid w:val="008D2BD9"/>
    <w:rsid w:val="008D3132"/>
    <w:rsid w:val="008D42F2"/>
    <w:rsid w:val="008D5C49"/>
    <w:rsid w:val="008D68A8"/>
    <w:rsid w:val="008E2808"/>
    <w:rsid w:val="008E3FD3"/>
    <w:rsid w:val="008E4EF2"/>
    <w:rsid w:val="008E67DC"/>
    <w:rsid w:val="008E7276"/>
    <w:rsid w:val="008F6ADB"/>
    <w:rsid w:val="0090549F"/>
    <w:rsid w:val="009133D7"/>
    <w:rsid w:val="00913E96"/>
    <w:rsid w:val="009147D6"/>
    <w:rsid w:val="0092360C"/>
    <w:rsid w:val="009236B9"/>
    <w:rsid w:val="00925EF7"/>
    <w:rsid w:val="009345A5"/>
    <w:rsid w:val="00937D8E"/>
    <w:rsid w:val="00940BB7"/>
    <w:rsid w:val="00951AD1"/>
    <w:rsid w:val="0096693D"/>
    <w:rsid w:val="0097024D"/>
    <w:rsid w:val="00981A43"/>
    <w:rsid w:val="0098345D"/>
    <w:rsid w:val="0098490E"/>
    <w:rsid w:val="00984ED2"/>
    <w:rsid w:val="0098623D"/>
    <w:rsid w:val="009930BE"/>
    <w:rsid w:val="009937F3"/>
    <w:rsid w:val="00993F9F"/>
    <w:rsid w:val="00997875"/>
    <w:rsid w:val="009A0533"/>
    <w:rsid w:val="009A0F2A"/>
    <w:rsid w:val="009A3782"/>
    <w:rsid w:val="009A50AC"/>
    <w:rsid w:val="009A6124"/>
    <w:rsid w:val="009B4218"/>
    <w:rsid w:val="009B6D21"/>
    <w:rsid w:val="009C46A2"/>
    <w:rsid w:val="009C7BF5"/>
    <w:rsid w:val="009D6C07"/>
    <w:rsid w:val="009D7439"/>
    <w:rsid w:val="009E4A3B"/>
    <w:rsid w:val="009F3EA7"/>
    <w:rsid w:val="009F5063"/>
    <w:rsid w:val="009F5527"/>
    <w:rsid w:val="009F633A"/>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354B"/>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17E4E"/>
    <w:rsid w:val="00B21CFB"/>
    <w:rsid w:val="00B22CB3"/>
    <w:rsid w:val="00B26D1C"/>
    <w:rsid w:val="00B360FE"/>
    <w:rsid w:val="00B47520"/>
    <w:rsid w:val="00B5544E"/>
    <w:rsid w:val="00B562BC"/>
    <w:rsid w:val="00B61E08"/>
    <w:rsid w:val="00B632D4"/>
    <w:rsid w:val="00B6562C"/>
    <w:rsid w:val="00B71B84"/>
    <w:rsid w:val="00B739D5"/>
    <w:rsid w:val="00B814D5"/>
    <w:rsid w:val="00B81A4A"/>
    <w:rsid w:val="00B83862"/>
    <w:rsid w:val="00BA1D1A"/>
    <w:rsid w:val="00BA3652"/>
    <w:rsid w:val="00BA574E"/>
    <w:rsid w:val="00BB3BE1"/>
    <w:rsid w:val="00BB60A6"/>
    <w:rsid w:val="00BB7BC7"/>
    <w:rsid w:val="00BC2F08"/>
    <w:rsid w:val="00BC40C9"/>
    <w:rsid w:val="00BD17B0"/>
    <w:rsid w:val="00BD23FD"/>
    <w:rsid w:val="00BE32BB"/>
    <w:rsid w:val="00BE6058"/>
    <w:rsid w:val="00BE6309"/>
    <w:rsid w:val="00BF0397"/>
    <w:rsid w:val="00BF3AE1"/>
    <w:rsid w:val="00BF61B7"/>
    <w:rsid w:val="00C0052E"/>
    <w:rsid w:val="00C05227"/>
    <w:rsid w:val="00C2570A"/>
    <w:rsid w:val="00C26B1B"/>
    <w:rsid w:val="00C26FA5"/>
    <w:rsid w:val="00C270CD"/>
    <w:rsid w:val="00C36C37"/>
    <w:rsid w:val="00C55221"/>
    <w:rsid w:val="00C57A1E"/>
    <w:rsid w:val="00C60649"/>
    <w:rsid w:val="00C617C1"/>
    <w:rsid w:val="00C65C1D"/>
    <w:rsid w:val="00C75966"/>
    <w:rsid w:val="00C76FB9"/>
    <w:rsid w:val="00C8059F"/>
    <w:rsid w:val="00C8349E"/>
    <w:rsid w:val="00C8395E"/>
    <w:rsid w:val="00C845D3"/>
    <w:rsid w:val="00C84D42"/>
    <w:rsid w:val="00C92028"/>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3E"/>
    <w:rsid w:val="00D85AF6"/>
    <w:rsid w:val="00D86D77"/>
    <w:rsid w:val="00DB317B"/>
    <w:rsid w:val="00DB5B09"/>
    <w:rsid w:val="00DB71B3"/>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1176"/>
    <w:rsid w:val="00E22CED"/>
    <w:rsid w:val="00E25E3C"/>
    <w:rsid w:val="00E31527"/>
    <w:rsid w:val="00E36DB5"/>
    <w:rsid w:val="00E414E4"/>
    <w:rsid w:val="00E50865"/>
    <w:rsid w:val="00E57438"/>
    <w:rsid w:val="00E604DA"/>
    <w:rsid w:val="00E61442"/>
    <w:rsid w:val="00E61DD1"/>
    <w:rsid w:val="00E71856"/>
    <w:rsid w:val="00E76F8B"/>
    <w:rsid w:val="00E805ED"/>
    <w:rsid w:val="00E8123E"/>
    <w:rsid w:val="00E819AD"/>
    <w:rsid w:val="00E8378C"/>
    <w:rsid w:val="00E91CC1"/>
    <w:rsid w:val="00E93730"/>
    <w:rsid w:val="00E95F7E"/>
    <w:rsid w:val="00EA6DF7"/>
    <w:rsid w:val="00EA7901"/>
    <w:rsid w:val="00EA7BA9"/>
    <w:rsid w:val="00EB3DFF"/>
    <w:rsid w:val="00EB6134"/>
    <w:rsid w:val="00EC35E4"/>
    <w:rsid w:val="00EC3DD7"/>
    <w:rsid w:val="00ED0447"/>
    <w:rsid w:val="00ED5A33"/>
    <w:rsid w:val="00ED70DD"/>
    <w:rsid w:val="00EE0482"/>
    <w:rsid w:val="00EE065E"/>
    <w:rsid w:val="00EE2B60"/>
    <w:rsid w:val="00EF35CA"/>
    <w:rsid w:val="00F01E20"/>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3112"/>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styleId="Emphasis">
    <w:name w:val="Emphasis"/>
    <w:basedOn w:val="DefaultParagraphFont"/>
    <w:uiPriority w:val="20"/>
    <w:qFormat/>
    <w:rsid w:val="00874F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920390">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609E-567A-43D4-8955-63D2E818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9</Pages>
  <Words>38378</Words>
  <Characters>218759</Characters>
  <Application>Microsoft Office Word</Application>
  <DocSecurity>0</DocSecurity>
  <Lines>1822</Lines>
  <Paragraphs>513</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6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2</cp:revision>
  <cp:lastPrinted>2023-09-30T17:21:00Z</cp:lastPrinted>
  <dcterms:created xsi:type="dcterms:W3CDTF">2025-04-25T09:34:00Z</dcterms:created>
  <dcterms:modified xsi:type="dcterms:W3CDTF">2025-07-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aGdlpZ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